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CD7574" w14:textId="2A26EEEE" w:rsidR="00987EB8" w:rsidRDefault="00987EB8" w:rsidP="00987EB8">
      <w:r>
        <w:t>Table 1. Description of studies included in the meta-analysis</w:t>
      </w:r>
      <w:r w:rsidR="004E0F90">
        <w:t xml:space="preserve">. Full article citations are listed </w:t>
      </w:r>
      <w:r w:rsidR="00BF08D5">
        <w:t>after the table</w:t>
      </w:r>
      <w:r w:rsidR="004E0F90">
        <w:t>.</w:t>
      </w:r>
    </w:p>
    <w:tbl>
      <w:tblPr>
        <w:tblW w:w="14400" w:type="dxa"/>
        <w:tblBorders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50"/>
        <w:gridCol w:w="1170"/>
        <w:gridCol w:w="1080"/>
        <w:gridCol w:w="1270"/>
        <w:gridCol w:w="922"/>
        <w:gridCol w:w="922"/>
        <w:gridCol w:w="1026"/>
        <w:gridCol w:w="1170"/>
        <w:gridCol w:w="1080"/>
        <w:gridCol w:w="1530"/>
        <w:gridCol w:w="1170"/>
        <w:gridCol w:w="1710"/>
      </w:tblGrid>
      <w:tr w:rsidR="0071510B" w:rsidRPr="002345C7" w14:paraId="7CA7CEF8" w14:textId="77777777" w:rsidTr="0071510B">
        <w:trPr>
          <w:trHeight w:val="900"/>
          <w:tblHeader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75BA28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Reference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177418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719B74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Turfgrass Use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098F37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Location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26C0D97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Year since establishment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4F62D39D" w14:textId="7B085DC5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Function for SOC v</w:t>
            </w:r>
            <w:r w:rsidR="002345C7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s.</w:t>
            </w: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 xml:space="preserve"> years </w:t>
            </w:r>
          </w:p>
        </w:tc>
        <w:tc>
          <w:tcPr>
            <w:tcW w:w="1026" w:type="dxa"/>
            <w:shd w:val="clear" w:color="auto" w:fill="auto"/>
            <w:vAlign w:val="bottom"/>
            <w:hideMark/>
          </w:tcPr>
          <w:p w14:paraId="1D5D08C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Depths evaluated</w:t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14:paraId="15266C7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Climate Descriptio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E1D126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Prior Land us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3C59256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Dominant Species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2FCF50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Seasonality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D4FE24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Data source</w:t>
            </w:r>
          </w:p>
        </w:tc>
      </w:tr>
      <w:tr w:rsidR="0071510B" w:rsidRPr="002345C7" w14:paraId="0A5D9B31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CBC0DE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 et al.,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56F5DD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2017_Bingo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C6F0C8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B400BE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irqu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Chile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73148E2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769F539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95618B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6FF67D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F3EAB5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42412B4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all fescue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92760B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6B5753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21127C84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41757B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 et al.,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E8D6BD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2017_</w:t>
            </w:r>
            <w:proofErr w:type="gram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.dactylon</w:t>
            </w:r>
            <w:proofErr w:type="gram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26FC95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358BD01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irqu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Chile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4FBAF91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52F3C9E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D9603E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F2186D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43EEE1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6D4128E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rmuda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ynod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ctyl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7CBB88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D73084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5C2A2F86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D3FA82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 et al.,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E23801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2017_CindyLou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2F6DA7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3327B98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irqu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Chile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1604857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468227B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A3B45E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EF5199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BE28C1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7D24517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ed fescue (Festuca rubra L. ssp. Rubra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5558A7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6DAE8B7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3EBDC38C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96DFDE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 et al.,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BB3233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2017_Cochise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25A148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64D3218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irqu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Chile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12BA8D7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19D0E78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E4E870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59EC36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6BA1DC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3D1453D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all fescue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FE08FE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4FD915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4CD2ABD6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1039EF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 et al.,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2F619A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2017_Derby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644320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13F2BA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irqu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Chile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2F797C1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629AEF9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CE7A27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D50AB2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AC32E84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5CDC6A0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Ryegrass (Lolium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erenn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EDB58F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FF1DDB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42D17C89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917171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 et al.,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5DDD23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2017_Kenblue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9D5F09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1F7C2A6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irqu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Chile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7972640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3474B23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BE4E4A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723E4BC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70AB7A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5134FDE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Kentucky bluegrass 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8FC63A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587B90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124444FA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9A3627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 et al.,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C047E9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2017_Premi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37A26B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02C714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irqu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Chile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64039EF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79F65D9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B707CD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571ECA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E9033C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D1E6DB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Ryegrass (Lolium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erenn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36325C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DADDEA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073A5652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016F23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 et al.,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B5778E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2017_Sabre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5C5397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A3A491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irqu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Chile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391306C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29F7805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70476F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154628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D55BB5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D01366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Poa (Poa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ivialis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290C49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16D1BC8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6AD4A91B" w14:textId="77777777" w:rsidTr="0071510B">
        <w:trPr>
          <w:trHeight w:val="93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40E420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 et al.,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20725B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cuna2017_Tifway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73F836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1AA1B62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irqu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Chile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48D6C46C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723A488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0FD9FC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CE7D12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44F13D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8B9F18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Hybri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rmuda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ynod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ctyl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L. × C.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nsvaalensis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Burtt Davy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074C07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1A091E1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777E3DCF" w14:textId="77777777" w:rsidTr="0071510B">
        <w:trPr>
          <w:trHeight w:val="37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B68581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raun and Bremer, 2019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D088CD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raun2019_HMI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C11467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3DC91C0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nhattan, Kansas, USA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6744CF1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3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55C9BF6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7C0E40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DF7D16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72A4559" w14:textId="36169889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asture/</w:t>
            </w:r>
            <w:r w:rsidR="00A34CE9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urf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BB33FD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Zoysia (Zoysia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trella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6A448F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790C26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571618E7" w14:textId="77777777" w:rsidTr="0071510B">
        <w:trPr>
          <w:trHeight w:val="37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11612F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raun and Bremer, 2019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6E2E68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raun2019_LMI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9B182A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39ED5B4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nhattan, Kansas, USA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61D408F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3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1E67BDF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CEFCAA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63F4B2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532FE1F" w14:textId="6386667C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asture/</w:t>
            </w:r>
            <w:r w:rsidR="00A34CE9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urf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304BB4C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Zoysia (Zoysia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trella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362A44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A46541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. Imputed SE.</w:t>
            </w:r>
          </w:p>
        </w:tc>
      </w:tr>
      <w:tr w:rsidR="0071510B" w:rsidRPr="002345C7" w14:paraId="4A0010FB" w14:textId="77777777" w:rsidTr="0071510B">
        <w:trPr>
          <w:trHeight w:val="37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05C6487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ampbell et al. 2014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2D78C79" w14:textId="0CC337B4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ampbell</w:t>
            </w:r>
            <w:r w:rsidR="00771FEA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2014_</w:t>
            </w:r>
            <w:r w:rsidR="00771FEA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oanoke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234C61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7DA11D4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oanoke, Virginia, USA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28EDF9D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5 - 52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4C96E2C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1026" w:type="dxa"/>
            <w:shd w:val="clear" w:color="auto" w:fill="auto"/>
            <w:vAlign w:val="bottom"/>
            <w:hideMark/>
          </w:tcPr>
          <w:p w14:paraId="5387E50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5, 5-10, 10-20, 2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F6A48D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B7906E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ores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7D0B42A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x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409065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nsitiona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945133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uthor shared data.</w:t>
            </w:r>
          </w:p>
        </w:tc>
      </w:tr>
      <w:tr w:rsidR="0071510B" w:rsidRPr="002345C7" w14:paraId="2CF7E46E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F9856C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osta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et al., 20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24527B2" w14:textId="383CAA5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osta</w:t>
            </w:r>
            <w:proofErr w:type="spellEnd"/>
            <w:r w:rsidR="00771FEA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2020_</w:t>
            </w:r>
            <w:r w:rsidR="00771FEA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nchest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2109BA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522F194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nchester, New Hampshire, USA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73EA601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8-149</w:t>
            </w:r>
          </w:p>
        </w:tc>
        <w:tc>
          <w:tcPr>
            <w:tcW w:w="922" w:type="dxa"/>
            <w:shd w:val="clear" w:color="auto" w:fill="auto"/>
            <w:vAlign w:val="bottom"/>
            <w:hideMark/>
          </w:tcPr>
          <w:p w14:paraId="017516E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vAlign w:val="bottom"/>
            <w:hideMark/>
          </w:tcPr>
          <w:p w14:paraId="03FCF0A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, 30-40, 40-5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9A8910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Mild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2D1A460" w14:textId="51DD4D9C" w:rsidR="00A547E6" w:rsidRPr="00A547E6" w:rsidRDefault="00771FEA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6F9BF31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x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CC97AE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687D60CF" w14:textId="77777777" w:rsidR="00A547E6" w:rsidRPr="00A547E6" w:rsidRDefault="00000000" w:rsidP="00A547E6">
            <w:pPr>
              <w:spacing w:after="0" w:line="240" w:lineRule="auto"/>
              <w:rPr>
                <w:rFonts w:eastAsia="Times New Roman" w:cs="Times New Roman"/>
                <w:color w:val="0563C1"/>
                <w:sz w:val="18"/>
                <w:szCs w:val="18"/>
                <w:u w:val="single"/>
              </w:rPr>
            </w:pPr>
            <w:hyperlink r:id="rId7" w:tgtFrame="_blank" w:history="1">
              <w:r w:rsidR="00A547E6" w:rsidRPr="00A547E6">
                <w:rPr>
                  <w:rFonts w:eastAsia="Times New Roman" w:cs="Times New Roman"/>
                  <w:color w:val="0563C1"/>
                  <w:sz w:val="18"/>
                  <w:szCs w:val="18"/>
                  <w:u w:val="single"/>
                </w:rPr>
                <w:t xml:space="preserve">Data available in data repository </w:t>
              </w:r>
              <w:proofErr w:type="spellStart"/>
              <w:r w:rsidR="00A547E6" w:rsidRPr="00A547E6">
                <w:rPr>
                  <w:rFonts w:eastAsia="Times New Roman" w:cs="Times New Roman"/>
                  <w:color w:val="0563C1"/>
                  <w:sz w:val="18"/>
                  <w:szCs w:val="18"/>
                  <w:u w:val="single"/>
                </w:rPr>
                <w:t>Zenodo</w:t>
              </w:r>
              <w:proofErr w:type="spellEnd"/>
              <w:r w:rsidR="00A547E6" w:rsidRPr="00A547E6">
                <w:rPr>
                  <w:rFonts w:eastAsia="Times New Roman" w:cs="Times New Roman"/>
                  <w:color w:val="0563C1"/>
                  <w:sz w:val="18"/>
                  <w:szCs w:val="18"/>
                  <w:u w:val="single"/>
                </w:rPr>
                <w:t xml:space="preserve"> at 10.5281/zenodo.3588461</w:t>
              </w:r>
            </w:hyperlink>
          </w:p>
        </w:tc>
      </w:tr>
      <w:tr w:rsidR="0071510B" w:rsidRPr="002345C7" w14:paraId="5DF22628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3D0313C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autam et al., 2019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A1A552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autum2020_Lubbock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F421BF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airway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63818F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ubbock, Texas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123939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9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CE15D4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uadratic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CC4FFD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7.5, 7.5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C9846E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mi-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8E4FDBC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63E6EBC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rmudagrass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ynod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spp.) 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CEF893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C6F894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uthor shared data.</w:t>
            </w:r>
          </w:p>
        </w:tc>
      </w:tr>
      <w:tr w:rsidR="00A34CE9" w:rsidRPr="002345C7" w14:paraId="58C2F3DA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</w:tcPr>
          <w:p w14:paraId="3548711E" w14:textId="77777777" w:rsidR="00A34CE9" w:rsidRPr="00A547E6" w:rsidRDefault="00A34CE9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noWrap/>
            <w:vAlign w:val="bottom"/>
          </w:tcPr>
          <w:p w14:paraId="372853AE" w14:textId="77777777" w:rsidR="00A34CE9" w:rsidRPr="00A547E6" w:rsidRDefault="00A34CE9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</w:tcPr>
          <w:p w14:paraId="211F1480" w14:textId="77777777" w:rsidR="00A34CE9" w:rsidRPr="00A547E6" w:rsidRDefault="00A34CE9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0" w:type="dxa"/>
            <w:shd w:val="clear" w:color="auto" w:fill="auto"/>
            <w:vAlign w:val="bottom"/>
          </w:tcPr>
          <w:p w14:paraId="4062479E" w14:textId="77777777" w:rsidR="00A34CE9" w:rsidRPr="00A547E6" w:rsidRDefault="00A34CE9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22" w:type="dxa"/>
            <w:shd w:val="clear" w:color="auto" w:fill="auto"/>
            <w:noWrap/>
            <w:vAlign w:val="bottom"/>
          </w:tcPr>
          <w:p w14:paraId="15625F6E" w14:textId="77777777" w:rsidR="00A34CE9" w:rsidRPr="00A547E6" w:rsidRDefault="00A34CE9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22" w:type="dxa"/>
            <w:shd w:val="clear" w:color="auto" w:fill="auto"/>
            <w:noWrap/>
            <w:vAlign w:val="bottom"/>
          </w:tcPr>
          <w:p w14:paraId="79F3A911" w14:textId="77777777" w:rsidR="00A34CE9" w:rsidRPr="00A547E6" w:rsidRDefault="00A34CE9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026" w:type="dxa"/>
            <w:shd w:val="clear" w:color="auto" w:fill="auto"/>
            <w:noWrap/>
            <w:vAlign w:val="bottom"/>
          </w:tcPr>
          <w:p w14:paraId="13A9F487" w14:textId="77777777" w:rsidR="00A34CE9" w:rsidRPr="00A547E6" w:rsidRDefault="00A34CE9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noWrap/>
            <w:vAlign w:val="bottom"/>
          </w:tcPr>
          <w:p w14:paraId="7A16A28D" w14:textId="77777777" w:rsidR="00A34CE9" w:rsidRPr="00A547E6" w:rsidRDefault="00A34CE9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shd w:val="clear" w:color="auto" w:fill="auto"/>
            <w:noWrap/>
            <w:vAlign w:val="bottom"/>
          </w:tcPr>
          <w:p w14:paraId="5166EE50" w14:textId="77777777" w:rsidR="00A34CE9" w:rsidRPr="00A547E6" w:rsidRDefault="00A34CE9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30" w:type="dxa"/>
            <w:shd w:val="clear" w:color="auto" w:fill="auto"/>
            <w:vAlign w:val="bottom"/>
          </w:tcPr>
          <w:p w14:paraId="74D14CE6" w14:textId="77777777" w:rsidR="00A34CE9" w:rsidRPr="00A547E6" w:rsidRDefault="00A34CE9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170" w:type="dxa"/>
            <w:shd w:val="clear" w:color="auto" w:fill="auto"/>
            <w:noWrap/>
            <w:vAlign w:val="bottom"/>
          </w:tcPr>
          <w:p w14:paraId="1C800B98" w14:textId="77777777" w:rsidR="00A34CE9" w:rsidRPr="00A547E6" w:rsidRDefault="00A34CE9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vAlign w:val="bottom"/>
          </w:tcPr>
          <w:p w14:paraId="77497964" w14:textId="77777777" w:rsidR="00A34CE9" w:rsidRPr="00A547E6" w:rsidRDefault="00A34CE9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</w:tr>
      <w:tr w:rsidR="0071510B" w:rsidRPr="002345C7" w14:paraId="33B2E39D" w14:textId="77777777" w:rsidTr="0071510B">
        <w:trPr>
          <w:trHeight w:val="620"/>
        </w:trPr>
        <w:tc>
          <w:tcPr>
            <w:tcW w:w="1350" w:type="dxa"/>
            <w:shd w:val="clear" w:color="auto" w:fill="auto"/>
            <w:vAlign w:val="bottom"/>
            <w:hideMark/>
          </w:tcPr>
          <w:p w14:paraId="2DAEC3B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lastRenderedPageBreak/>
              <w:t>Golubiewski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2006 an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uyat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et al. 2009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498297D" w14:textId="4A11DC38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olubiewski2006_</w:t>
            </w:r>
            <w:r w:rsidR="00A34CE9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env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C7C759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DB882F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enver, Colorado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A8423E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50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A62324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42FB41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, 30-10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51BEE2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mi-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B8B4EC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rass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A5A7D5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Kentucky bluegrass 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C864F6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67A157D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b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only coarse ages (decades) known for housing age.</w:t>
            </w:r>
          </w:p>
        </w:tc>
      </w:tr>
      <w:tr w:rsidR="0071510B" w:rsidRPr="002345C7" w14:paraId="21B15BA7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0D2CD1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h et al., 2008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21290AB" w14:textId="5924F9C3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h2008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ewZealand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D44DBA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utting Gree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55AB158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almerston North, New Zealand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F655B5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5 - 40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E6F0D0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552896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A6DE41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4D37475" w14:textId="2A3A2B02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asture/</w:t>
            </w:r>
            <w:r w:rsidR="00A34CE9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urf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7F27983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luegrass (Poa annua L.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D08B0B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170DBE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b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 Corresponding author does not appear to be active.</w:t>
            </w:r>
          </w:p>
        </w:tc>
      </w:tr>
      <w:tr w:rsidR="0071510B" w:rsidRPr="002345C7" w14:paraId="11FB27EA" w14:textId="77777777" w:rsidTr="0071510B">
        <w:trPr>
          <w:trHeight w:val="37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C15DFA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yl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et al.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E30BB50" w14:textId="233BAA9E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yler2017_Auburn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="00396AB4">
              <w:rPr>
                <w:rFonts w:eastAsia="Times New Roman" w:cs="Times New Roman"/>
                <w:color w:val="000000"/>
                <w:sz w:val="18"/>
                <w:szCs w:val="18"/>
              </w:rPr>
              <w:t>PureLawns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E8EE32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1AAC0E2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uburn, Alabam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5A7CB9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-51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13AC03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/Spline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3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5EBEB3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5, 15-30, 30-5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6AABD6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F2FC80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ores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671A225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Zoysia (Zoysia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trella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0A5380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D625FA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uthor shared data.</w:t>
            </w:r>
          </w:p>
        </w:tc>
      </w:tr>
      <w:tr w:rsidR="0071510B" w:rsidRPr="002345C7" w14:paraId="20D4F25A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B36E49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yl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et al. 2017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3ED6C79" w14:textId="6D1B0032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yler2017_Auburn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="00396AB4">
              <w:rPr>
                <w:rFonts w:eastAsia="Times New Roman" w:cs="Times New Roman"/>
                <w:color w:val="000000"/>
                <w:sz w:val="18"/>
                <w:szCs w:val="18"/>
              </w:rPr>
              <w:t>LawnsWithTrees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667272A" w14:textId="3F4D3534" w:rsidR="00A547E6" w:rsidRPr="00A547E6" w:rsidRDefault="00A30675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E563B7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uburn, Alabam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D35245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3-87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ABF259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2112C54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5, 15-30, 30-5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7DE67A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A3A98E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ores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507C04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Zoysia (Zoysia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trella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568947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814CBA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uthor shared data.</w:t>
            </w:r>
          </w:p>
        </w:tc>
      </w:tr>
      <w:tr w:rsidR="0071510B" w:rsidRPr="002345C7" w14:paraId="3BA53D39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4621AC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 et al. 2016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2A9DA9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2017_clippingcollectte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934E48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6D30A01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st Lafyette, Indian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D7A1B9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-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080971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03037B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5.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4D6982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79842B9" w14:textId="1490BD54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asture/</w:t>
            </w:r>
            <w:r w:rsidR="00A34CE9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urf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6744874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x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B0680F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38F4DB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id not contact because baseline SOC stocks were estimated. Imputed SE.</w:t>
            </w:r>
          </w:p>
        </w:tc>
      </w:tr>
      <w:tr w:rsidR="0071510B" w:rsidRPr="002345C7" w14:paraId="78CBD0F3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D2A821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 et al. 2016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2CD395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2017_clippingreturne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61CC28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585F704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st Lafyette, Indian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60647A8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-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9BDD2E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251C34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5.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5BDA4A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7629266" w14:textId="0FBBEB94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asture/</w:t>
            </w:r>
            <w:r w:rsidR="00A34CE9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urf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B975D4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x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8E30B6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938F2E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id not contact because baseline SOC stocks were estimated. Imputed SE.</w:t>
            </w:r>
          </w:p>
        </w:tc>
      </w:tr>
      <w:tr w:rsidR="0071510B" w:rsidRPr="002345C7" w14:paraId="622FB917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3E1BE13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 et al. 2016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E9C5E16" w14:textId="48D051B8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2017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KBG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FD2610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4E1777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st Lafyette, Indian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8B0672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-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272C82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875001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5.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B916B9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4D955A7" w14:textId="374938C0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asture/</w:t>
            </w:r>
            <w:r w:rsidR="00A34CE9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urf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0B79A5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Kentucky bluegrass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EA80D8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01C212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id not contact because baseline SOC stocks were estimated. Imputed SE.</w:t>
            </w:r>
          </w:p>
        </w:tc>
      </w:tr>
      <w:tr w:rsidR="0071510B" w:rsidRPr="002345C7" w14:paraId="44FCB331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BDC99D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 et al. 2016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906E24A" w14:textId="7ADBCE11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2017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F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823FD2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all plot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77B3E44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st Lafyette, Indian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B49AEE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-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64C8448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1F938F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5.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10A703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87F886F" w14:textId="0F12E922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asture/</w:t>
            </w:r>
            <w:r w:rsidR="00A34CE9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urf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FA1C26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all fescue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BAA96C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A66634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id not contact because baseline SOC stocks were estimated. Imputed SE.</w:t>
            </w:r>
          </w:p>
        </w:tc>
      </w:tr>
      <w:tr w:rsidR="0071510B" w:rsidRPr="002345C7" w14:paraId="261768FB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D7326C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 and Follett, 2002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5A49C08" w14:textId="5D7D544A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2002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airwaysCO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702A7A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utting Gree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0BE6E68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ear Denver and Loveland, Colorado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4274EC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2 - 45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6305A11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uadratic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A022B8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1.4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04BAB2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mi-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1F21FA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rass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60B643A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Kentucky bluegrass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B4F528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3D1D3F6F" w14:textId="421C9442" w:rsidR="00A547E6" w:rsidRPr="00A547E6" w:rsidRDefault="009754CE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Data no longer available</w:t>
            </w:r>
            <w:r w:rsidR="00A547E6"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. Used </w:t>
            </w:r>
            <w:proofErr w:type="spellStart"/>
            <w:r w:rsidR="00A547E6"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bPlotDigitizer</w:t>
            </w:r>
            <w:proofErr w:type="spellEnd"/>
            <w:r w:rsidR="00A547E6"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2DD1BC0E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B232EF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 and Follett, 2002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FCE7687" w14:textId="0A5F9D0E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2002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airways</w:t>
            </w:r>
            <w:r w:rsidR="00771FEA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Y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EA5F1F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airway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6F411B5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ear Denver and Loveland, Colorado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FC223C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2 - 45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5E3876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uadratic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4CE226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1.4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30BAFA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Mild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25E5D6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rass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59321A0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Kentucky bluegrass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21E323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B78A15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No response.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b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785676FF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22822D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lastRenderedPageBreak/>
              <w:t>Qian and Follett, 2002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8CCEC44" w14:textId="1E948476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2002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reensCO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890D0F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airway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56AD223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aratoga, Wyoming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B058DD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8-34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F1E408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69D437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5.2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A322BA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mi-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1C2B14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rass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518401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Creeping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ntgrass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Agrostis stolonifera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E60AFB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E42EBA2" w14:textId="161DF530" w:rsidR="00A547E6" w:rsidRPr="00A547E6" w:rsidRDefault="009754CE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Data no longer available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. </w:t>
            </w:r>
            <w:r w:rsidR="00A547E6"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Used </w:t>
            </w:r>
            <w:proofErr w:type="spellStart"/>
            <w:r w:rsidR="00A547E6"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bPlotDigitizer</w:t>
            </w:r>
            <w:proofErr w:type="spellEnd"/>
            <w:r w:rsidR="00A547E6"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698A71BC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82009F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 et al., 201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02B80AD" w14:textId="7A8E9995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2010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ntgrass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FF46A4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ough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6E9E025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ebraska City, Nebrask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ECC36D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.17 - 4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B61C14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040D0C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1974D0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4729F04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C4B535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Creeping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ntgrass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Agrostis stolonifera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0C9FAB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FA50A5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, imputed standard errors.</w:t>
            </w:r>
          </w:p>
        </w:tc>
      </w:tr>
      <w:tr w:rsidR="0071510B" w:rsidRPr="002345C7" w14:paraId="298A1639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F3A3A1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 et al., 201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7D3B422" w14:textId="5E77666F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2010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ineFescue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>_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Irr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FB281A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ough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E249C8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ebraska City, Nebrask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6D962EC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.17 - 4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58E520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FEEA60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163095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F6A496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B8F364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ine fescue (Festuca spp.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021583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A4238C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, imputed standard errors.</w:t>
            </w:r>
          </w:p>
        </w:tc>
      </w:tr>
      <w:tr w:rsidR="0071510B" w:rsidRPr="002345C7" w14:paraId="7A6CAA4F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318344F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 et al., 201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3F8F99E" w14:textId="427790D5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2010_FineFescue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_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Unirr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18CE5F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ough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55FC83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ebraska City, Nebrask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6691C83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.17 - 4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1BBC49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B70EAE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5F0A644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C27635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5E1A8B8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ine fescue (Festuca spp.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B68414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99CAB8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, imputed standard errors.</w:t>
            </w:r>
          </w:p>
        </w:tc>
      </w:tr>
      <w:tr w:rsidR="0071510B" w:rsidRPr="002345C7" w14:paraId="5861899B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35CEA43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 et al., 201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37EB436" w14:textId="7FFC1FEE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ian2010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KBG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ED45A7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ough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739FD28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ebraska City, Nebrask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55BBD6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.17 - 4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B7E4C7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74883F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3FA810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C35BB1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4576CB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Kentucky bluegrass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8F2C95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5235AD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response, imputed standard errors.</w:t>
            </w:r>
          </w:p>
        </w:tc>
      </w:tr>
      <w:tr w:rsidR="0071510B" w:rsidRPr="002345C7" w14:paraId="241A5D25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30E8D76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aciti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et al., 201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F9D3B73" w14:textId="0661E48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aciti2011_Baltimore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romAg</w:t>
            </w:r>
            <w:proofErr w:type="spellEnd"/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DFE963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AD5F4D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altimore, Maryland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6D1E470C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4-58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D9895F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1BEE3D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30, 30-70, 70-10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337ECF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38AF0F1" w14:textId="73A0D170" w:rsidR="00A547E6" w:rsidRPr="00A547E6" w:rsidRDefault="00771FEA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0449F0E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x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3AC370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0C797E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333333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333333"/>
                <w:sz w:val="18"/>
                <w:szCs w:val="18"/>
              </w:rPr>
              <w:t>https://doi.org/10.6073/pasta/3847c58578bd9d5987a49e55066b497b</w:t>
            </w:r>
          </w:p>
        </w:tc>
      </w:tr>
      <w:tr w:rsidR="0071510B" w:rsidRPr="002345C7" w14:paraId="500346CC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274161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aciti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et al., 201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A7FDB99" w14:textId="3B791290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aciti2011_Baltimore_</w:t>
            </w:r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romForest</w:t>
            </w:r>
            <w:proofErr w:type="spellEnd"/>
            <w:r w:rsidR="002345C7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61870B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2A9318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altimore, Maryland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FDD535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4-58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8D422C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4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D46054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30, 30-70, 70-10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245536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89E665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ores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FC83CF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x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FD6E2A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61C14F1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333333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333333"/>
                <w:sz w:val="18"/>
                <w:szCs w:val="18"/>
              </w:rPr>
              <w:t>https://doi.org/10.6073/pasta/3847c58578bd9d5987a49e55066b497b</w:t>
            </w:r>
          </w:p>
        </w:tc>
      </w:tr>
      <w:tr w:rsidR="0071510B" w:rsidRPr="002345C7" w14:paraId="1E046E2A" w14:textId="77777777" w:rsidTr="0071510B">
        <w:trPr>
          <w:trHeight w:val="93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8BFD11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apkota et al. 20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1C5E03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apkota2020_Lubbock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F37449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064E5D6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ubbock, Texas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762BDB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6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21417C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uadratic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7E0028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7CDF6E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mi-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38580B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63A7B7E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rmuda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ynod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ctyl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448225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E5B421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Did not contact, because data extracted with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b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recreated the published regression very well.</w:t>
            </w:r>
          </w:p>
        </w:tc>
      </w:tr>
      <w:tr w:rsidR="0071510B" w:rsidRPr="002345C7" w14:paraId="7EAB0632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B02FF0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CFD704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1_OHFairways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1C82B8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airway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739CF0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Ohio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FC901B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 - 97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D54653C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uadratic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9BC83C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017CF4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C7848F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0D93E19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x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D42C1C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5112AF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7D9F5C0B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0219A7A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D414BF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1_OHRoughs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D0C399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ough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190963A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Ohio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841517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 - 97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CE0155C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Quadratic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BA021F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9430B3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C132A8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56546C0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x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FC1AF6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472A7E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6B18D91E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59B151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lastRenderedPageBreak/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9861B4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Albuquerque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8D25F6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39A27A4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lbuquerque, New Mexico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93A1F3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8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5CC022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E7C74F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79F911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F8E71F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eser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6B7745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rmuda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ynod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ctyl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6F7E709" w14:textId="218CC3A1" w:rsidR="00A547E6" w:rsidRPr="00A547E6" w:rsidRDefault="003D69AA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3F66F02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3A44B823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334E4DE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E0EA5D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Atlanta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2FD725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00192F4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tlanta, Georgi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61379A5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94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D2A17B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2DC897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193819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2DF370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ores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384ED1B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Zoysia (Zoysia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trella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2D0794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2CA69A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77E43A6E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958E99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305F54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Cheyenne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69FCA9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6B2C9B6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heyenne, Wyoming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9520134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9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A04F27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AD5CEF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772960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mi-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1F172E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rass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66D1561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Kentucky bluegrass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7E0923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D5603F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4164EAD0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09A2844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AB9441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Dallas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075742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64F5E18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llas, Texas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7DA888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9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5B5A17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400A2C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770B35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99DA3D1" w14:textId="7B2D861C" w:rsidR="00A547E6" w:rsidRPr="00A547E6" w:rsidRDefault="00771FEA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5FA2692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Zoysia (Zoysia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atrella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4A81FE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0DBF57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7678ED0C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7910EE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2F53F2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Denv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584C4D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117F2CF7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enver, Colorado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6ECCB8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8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549FFE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12EAD0F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55EF58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mi-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6FE5AE4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rass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56F1B9A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Kentucky bluegrass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26C8A9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690EC3C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71FEA" w:rsidRPr="002345C7" w14:paraId="5AA02D0D" w14:textId="77777777" w:rsidTr="00771FEA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82AE411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07C19A5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Duluth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3F0B4FE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745C5D3F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uluth, Minnesot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6722629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100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42EB881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F68FCE2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9BA6A00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Mild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F818499" w14:textId="73A824B5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9B5DF6"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6C8D280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Kentucky bluegrass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1404827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1A1CB6DE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71FEA" w:rsidRPr="002345C7" w14:paraId="41628E7D" w14:textId="77777777" w:rsidTr="00771FEA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DED3F39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19F5AA8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Housto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965968D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94D8FEA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ouston, Texas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F96E50A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100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ADD9317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160A6C2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3EA2C4E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9B27F48" w14:textId="383C8F1A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9B5DF6"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0FC9C9EC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t Augustine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tenotaphrum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cundatum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B541144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3272FD2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6CD69679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D012D5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135844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LasVegas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D21573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331B994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s Vegas, Nevad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4D3C03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7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A81B0C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C67C85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47D89B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F19490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eser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0814AFE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rmuda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ynod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ctyl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CACD05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CC06B0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71FEA" w:rsidRPr="002345C7" w14:paraId="4A61BD0C" w14:textId="77777777" w:rsidTr="00771FEA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F57A33A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01DF143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Minneapolis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7BD87A7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3D0A1C96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nneapolis, Minnesot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7F77757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8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BAA1E11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8506DBB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08E8D01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Mild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7C432B0" w14:textId="154538E6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106CB"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0CD93CD1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Kentucky bluegrass 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4FEDE38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09FB7FA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71FEA" w:rsidRPr="002345C7" w14:paraId="70BFC861" w14:textId="77777777" w:rsidTr="00771FEA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29E5D49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06D90E3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Orlando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65C265C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83885B7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Orlando, Florid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B6EA5B5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100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ED7DDA2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A5E5143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F606721" w14:textId="77777777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0615D7D" w14:textId="10692569" w:rsidR="00771FEA" w:rsidRPr="00A547E6" w:rsidRDefault="00771FEA" w:rsidP="00771FE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106CB"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24C7209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t Augustine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tenotaphrum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cundatum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9BF6CC8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FBD0042" w14:textId="77777777" w:rsidR="00771FEA" w:rsidRPr="00A547E6" w:rsidRDefault="00771FEA" w:rsidP="00771FE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468C6DE8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08771A5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C3B35A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Phoeni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685452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1BA663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hoenix, Arizon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6F1558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74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36A0EC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46C6BF9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1B1CEA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D52276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eser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43BF480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rmuda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ynod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ctyl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C3A2C2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EBD7DB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68ED579A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4613F8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lastRenderedPageBreak/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1CE637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Portlan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5CA0AF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03139DF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rtland, Maine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2A0E13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9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0EC701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99612C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D5B3B0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Mild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FF35F9E" w14:textId="6EDB5B72" w:rsidR="00A547E6" w:rsidRPr="00A547E6" w:rsidRDefault="00771FEA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16A80A8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Kentucky bluegrass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7A9175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3CF0475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64C4A14E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44692F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281471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SanFrancisco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49198F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0A64AD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an Francisco, Californi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69217C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8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DA65EC5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28E779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E8FD04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E34F7A6" w14:textId="587A8BC7" w:rsidR="00A547E6" w:rsidRPr="00A547E6" w:rsidRDefault="00771FEA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310D885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ntgrass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(Agrostis palustr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F33BD0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EE6BBF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672F385D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66D133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187E63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Seattle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597009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1CFEF82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attle, Washington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C81C34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8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92E85D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8D06DC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F1056B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0DC7CA3" w14:textId="7915F3B5" w:rsidR="00A547E6" w:rsidRPr="00A547E6" w:rsidRDefault="00771FEA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75A622D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ntgrass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(Agrostis palustr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194C4E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353213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35C0D54C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992423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B03308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Wichita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46A01E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51D92BE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ichita, Kansas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37717D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9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ADA466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2CCD41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6F0251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5CB641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6CC499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uffalo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uchloe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ctyloids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6304F6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66397BD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2518F323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1C3A1D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 and Lal, 2013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923CDA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lhorst2013_Woost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D94793F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03FC44FA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ooster, Ohio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FEECB3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100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6F5DC43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olynomi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10FB88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5, 5-10, 1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325EF3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158418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rop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01D73C8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Kentucky bluegrass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br/>
              <w:t>(Poa pratensis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938CD8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3314B0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riginal data are no longer available,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d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  <w:tr w:rsidR="0071510B" w:rsidRPr="002345C7" w14:paraId="5FA60BFA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9344F2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th-Carley et al., 201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6CD189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eth-Carley2011_NorthCarolina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534D35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utting Gree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69B6D1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rth Carolin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3B5F58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 - 14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69A4AB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ation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831FBB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.5, 2.5-7.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09196A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C4C9CD1" w14:textId="71E05E2D" w:rsidR="00A547E6" w:rsidRPr="00A547E6" w:rsidRDefault="00771FEA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3228E13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Creeping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ntgrass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(Agrostis stolonifera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5547B9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515C7F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uthor shared data.</w:t>
            </w:r>
          </w:p>
        </w:tc>
      </w:tr>
      <w:tr w:rsidR="0071510B" w:rsidRPr="002345C7" w14:paraId="63E2EBDB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0026525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hi et al. 2011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932536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hi2012_NorthCarolina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AB6C1A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airway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502F279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rth Carolin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C0E872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 - 10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462A41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Rational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273E4C3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5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BFFB55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BDCF478" w14:textId="118D8509" w:rsidR="00A547E6" w:rsidRPr="00A547E6" w:rsidRDefault="00771FEA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69B70F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rmuda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ynod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ctyl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449979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64A1A6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uthor shared data.</w:t>
            </w:r>
          </w:p>
        </w:tc>
      </w:tr>
      <w:tr w:rsidR="0071510B" w:rsidRPr="002345C7" w14:paraId="01CB8859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37F0AA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ith et al., 2018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BC75C5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mith2018_SLC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A2E42A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5BBF103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alt Lake Valley, Utah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BDD5C2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 - 100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625260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A30968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20, 20-30, 30-4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50CD8B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8E3E75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Grass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4A2EA0D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x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9DC2BD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E8AE6F9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uthor shared data.</w:t>
            </w:r>
          </w:p>
        </w:tc>
      </w:tr>
      <w:tr w:rsidR="0071510B" w:rsidRPr="002345C7" w14:paraId="7932AD29" w14:textId="77777777" w:rsidTr="0071510B">
        <w:trPr>
          <w:trHeight w:val="930"/>
        </w:trPr>
        <w:tc>
          <w:tcPr>
            <w:tcW w:w="1350" w:type="dxa"/>
            <w:shd w:val="clear" w:color="auto" w:fill="auto"/>
            <w:vAlign w:val="bottom"/>
            <w:hideMark/>
          </w:tcPr>
          <w:p w14:paraId="783A600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Townsend an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zimick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201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283A285" w14:textId="06DF701F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ownsend2010_LA_AthleticFields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EFECA5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thletic Field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FA464F5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os Angeles, Californi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0C1FB8B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2 - 3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CDBFCF4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E840769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A1D4121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F585DBD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hrub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3C10F1D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11A278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136A89BC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Did not contact. Small and old dataset, values were easy to extract with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bPlotDigitizer</w:t>
            </w:r>
            <w:proofErr w:type="spellEnd"/>
          </w:p>
        </w:tc>
      </w:tr>
      <w:tr w:rsidR="0071510B" w:rsidRPr="002345C7" w14:paraId="61EB46A4" w14:textId="77777777" w:rsidTr="0071510B">
        <w:trPr>
          <w:trHeight w:val="930"/>
        </w:trPr>
        <w:tc>
          <w:tcPr>
            <w:tcW w:w="1350" w:type="dxa"/>
            <w:shd w:val="clear" w:color="auto" w:fill="auto"/>
            <w:vAlign w:val="bottom"/>
            <w:hideMark/>
          </w:tcPr>
          <w:p w14:paraId="282A031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Townsend an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zimick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201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EC66E3D" w14:textId="1118E693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ownsend2010_LA_</w:t>
            </w:r>
            <w:r w:rsidR="00771FEA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D7FF9E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41A38B9B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os Angeles, Californi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A2F8DF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2 - 33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D66936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331994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0D12D5A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3C5AE57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hrub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51BDEE83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E73E63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3F52AE08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Did not contact. Small and old dataset, values were easy to extract with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bPlotDigitizer</w:t>
            </w:r>
            <w:proofErr w:type="spellEnd"/>
          </w:p>
        </w:tc>
      </w:tr>
      <w:tr w:rsidR="0071510B" w:rsidRPr="002345C7" w14:paraId="024A574E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A01E45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 et al 20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5A17A27" w14:textId="44DD0571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2020_</w:t>
            </w:r>
            <w:r w:rsidR="00771FEA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altimore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ED80BE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314C64D2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altimore, Maryland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AC49AF6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4 - 122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379C4E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184B814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B969408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AB9DCA8" w14:textId="0814F6D6" w:rsidR="00A547E6" w:rsidRPr="00A547E6" w:rsidRDefault="00771FEA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/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77530C7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8133A7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4B65793" w14:textId="47DEC18E" w:rsidR="00A547E6" w:rsidRPr="00A547E6" w:rsidRDefault="004568D7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Carbon concentration data available at </w:t>
            </w:r>
            <w:hyperlink r:id="rId8" w:history="1">
              <w:r w:rsidRPr="004568D7">
                <w:rPr>
                  <w:rStyle w:val="Hyperlink"/>
                  <w:rFonts w:cs="Times New Roman"/>
                  <w:sz w:val="18"/>
                  <w:szCs w:val="18"/>
                  <w:shd w:val="clear" w:color="auto" w:fill="FFFFFF"/>
                </w:rPr>
                <w:t>https://doi.org/10.60</w:t>
              </w:r>
              <w:r w:rsidRPr="004568D7">
                <w:rPr>
                  <w:rStyle w:val="Hyperlink"/>
                  <w:rFonts w:cs="Times New Roman"/>
                  <w:sz w:val="18"/>
                  <w:szCs w:val="18"/>
                  <w:shd w:val="clear" w:color="auto" w:fill="FFFFFF"/>
                </w:rPr>
                <w:lastRenderedPageBreak/>
                <w:t>73/pasta/ae6a8154bf0df6492a7358e19ee08fc6</w:t>
              </w:r>
            </w:hyperlink>
            <w:r w:rsidRPr="004568D7">
              <w:rPr>
                <w:rFonts w:cs="Times New Roman"/>
                <w:color w:val="333333"/>
                <w:sz w:val="18"/>
                <w:szCs w:val="18"/>
                <w:shd w:val="clear" w:color="auto" w:fill="FFFFFF"/>
              </w:rPr>
              <w:t>.</w:t>
            </w:r>
            <w:r>
              <w:rPr>
                <w:rFonts w:ascii="Helvetica" w:hAnsi="Helvetica" w:cs="Helvetica"/>
                <w:color w:val="333333"/>
                <w:sz w:val="21"/>
                <w:szCs w:val="21"/>
                <w:shd w:val="clear" w:color="auto" w:fill="FFFFFF"/>
              </w:rPr>
              <w:t xml:space="preserve"> </w:t>
            </w:r>
            <w:r w:rsidR="00A547E6"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Author shared 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ther </w:t>
            </w:r>
            <w:r w:rsidR="00A547E6"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ta.</w:t>
            </w:r>
          </w:p>
        </w:tc>
      </w:tr>
      <w:tr w:rsidR="00BF573A" w:rsidRPr="002345C7" w14:paraId="5E443031" w14:textId="77777777" w:rsidTr="00AF6F99">
        <w:trPr>
          <w:trHeight w:val="44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90407F3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lastRenderedPageBreak/>
              <w:t>Trammell et al 20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AB1F376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2020_Bosto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7D5BBEE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2D974692" w14:textId="0D1603A0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oston, M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>A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F7B0FDB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10 - 170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F1BFC9B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7FB69B0D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B672C46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Hot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01A384B" w14:textId="117546C2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>/ 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68EE7E4B" w14:textId="0E025EC3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06FF66A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024CFAF5" w14:textId="6E1FB89C" w:rsidR="00BF573A" w:rsidRPr="00A547E6" w:rsidRDefault="004568D7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Carbon concentration data available at </w:t>
            </w:r>
            <w:hyperlink r:id="rId9" w:history="1">
              <w:r w:rsidRPr="004568D7">
                <w:rPr>
                  <w:rStyle w:val="Hyperlink"/>
                  <w:rFonts w:cs="Times New Roman"/>
                  <w:sz w:val="18"/>
                  <w:szCs w:val="18"/>
                  <w:shd w:val="clear" w:color="auto" w:fill="FFFFFF"/>
                </w:rPr>
                <w:t>https://doi.org/10.6073/pasta/ae6a8154bf0df6492a7358e19ee08fc6</w:t>
              </w:r>
            </w:hyperlink>
            <w:r w:rsidRPr="004568D7">
              <w:rPr>
                <w:rFonts w:cs="Times New Roman"/>
                <w:color w:val="333333"/>
                <w:sz w:val="18"/>
                <w:szCs w:val="18"/>
                <w:shd w:val="clear" w:color="auto" w:fill="FFFFFF"/>
              </w:rPr>
              <w:t>.</w:t>
            </w:r>
            <w:r>
              <w:rPr>
                <w:rFonts w:ascii="Helvetica" w:hAnsi="Helvetica" w:cs="Helvetica"/>
                <w:color w:val="333333"/>
                <w:sz w:val="21"/>
                <w:szCs w:val="21"/>
                <w:shd w:val="clear" w:color="auto" w:fill="FFFFFF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Author shared 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ther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ta.</w:t>
            </w:r>
          </w:p>
        </w:tc>
      </w:tr>
      <w:tr w:rsidR="00BF573A" w:rsidRPr="002345C7" w14:paraId="6250DAFA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78F9A190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 et al 20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BB81963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2020_LosAngeles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0B2990D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5EA63008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os Angeles, Californi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88D9879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7 - 81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5B1F18AC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53025999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C3417A1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editerranea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57B3530" w14:textId="2EB47C74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Shrubland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32B420AB" w14:textId="14EDCFF8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3561CBC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  <w:vertAlign w:val="superscript"/>
              </w:rPr>
              <w:t>5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9991F41" w14:textId="5278560D" w:rsidR="00BF573A" w:rsidRPr="00A547E6" w:rsidRDefault="004568D7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Carbon concentration data available at </w:t>
            </w:r>
            <w:hyperlink r:id="rId10" w:history="1">
              <w:r w:rsidRPr="004568D7">
                <w:rPr>
                  <w:rStyle w:val="Hyperlink"/>
                  <w:rFonts w:cs="Times New Roman"/>
                  <w:sz w:val="18"/>
                  <w:szCs w:val="18"/>
                  <w:shd w:val="clear" w:color="auto" w:fill="FFFFFF"/>
                </w:rPr>
                <w:t>https://doi.org/10.6073/pasta/ae6a8154bf0df6492a7358e19ee08fc6</w:t>
              </w:r>
            </w:hyperlink>
            <w:r w:rsidRPr="004568D7">
              <w:rPr>
                <w:rFonts w:cs="Times New Roman"/>
                <w:color w:val="333333"/>
                <w:sz w:val="18"/>
                <w:szCs w:val="18"/>
                <w:shd w:val="clear" w:color="auto" w:fill="FFFFFF"/>
              </w:rPr>
              <w:t>.</w:t>
            </w:r>
            <w:r>
              <w:rPr>
                <w:rFonts w:ascii="Helvetica" w:hAnsi="Helvetica" w:cs="Helvetica"/>
                <w:color w:val="333333"/>
                <w:sz w:val="21"/>
                <w:szCs w:val="21"/>
                <w:shd w:val="clear" w:color="auto" w:fill="FFFFFF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Author shared 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ther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ta.</w:t>
            </w:r>
          </w:p>
        </w:tc>
      </w:tr>
      <w:tr w:rsidR="00BF573A" w:rsidRPr="002345C7" w14:paraId="53B3892E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2ED84E8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 et al 20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D109B2F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2020_Miami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11E514A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03213710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ami, Florid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2C4A169D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8 - 62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152540C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trend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E6F14BB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467B2D40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E83D433" w14:textId="608A815B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Fores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270B492" w14:textId="570286E8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8CC0B3F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6D8514C" w14:textId="5A60E1CE" w:rsidR="00BF573A" w:rsidRPr="00A547E6" w:rsidRDefault="004568D7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Carbon concentration data available at </w:t>
            </w:r>
            <w:hyperlink r:id="rId11" w:history="1">
              <w:r w:rsidRPr="004568D7">
                <w:rPr>
                  <w:rStyle w:val="Hyperlink"/>
                  <w:rFonts w:cs="Times New Roman"/>
                  <w:sz w:val="18"/>
                  <w:szCs w:val="18"/>
                  <w:shd w:val="clear" w:color="auto" w:fill="FFFFFF"/>
                </w:rPr>
                <w:t>https://doi.org/10.6073/pasta/ae6a8154bf0df6492a7358e19ee08fc6</w:t>
              </w:r>
            </w:hyperlink>
            <w:r w:rsidRPr="004568D7">
              <w:rPr>
                <w:rFonts w:cs="Times New Roman"/>
                <w:color w:val="333333"/>
                <w:sz w:val="18"/>
                <w:szCs w:val="18"/>
                <w:shd w:val="clear" w:color="auto" w:fill="FFFFFF"/>
              </w:rPr>
              <w:t>.</w:t>
            </w:r>
            <w:r>
              <w:rPr>
                <w:rFonts w:ascii="Helvetica" w:hAnsi="Helvetica" w:cs="Helvetica"/>
                <w:color w:val="333333"/>
                <w:sz w:val="21"/>
                <w:szCs w:val="21"/>
                <w:shd w:val="clear" w:color="auto" w:fill="FFFFFF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Author shared 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ther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ta.</w:t>
            </w:r>
          </w:p>
        </w:tc>
      </w:tr>
      <w:tr w:rsidR="00BF573A" w:rsidRPr="002345C7" w14:paraId="52852D34" w14:textId="77777777" w:rsidTr="0071510B">
        <w:trPr>
          <w:trHeight w:val="62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9A288DF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 et al 20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B69A0B6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2020_Minneapolis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E474DD1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108133C1" w14:textId="63D285E5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Minneapolis/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proofErr w:type="gram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St.Paul</w:t>
            </w:r>
            <w:proofErr w:type="spellEnd"/>
            <w:proofErr w:type="gram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Minnesot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7AB2B16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6 - 101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0CA0B8C5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No trend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0CDD25E0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1B02C0B8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ntinental Mild Summer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3A80B1D" w14:textId="30748FBE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>/ Multiple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70BF412E" w14:textId="341D110D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74348642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ool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1E0F7842" w14:textId="681C6081" w:rsidR="00BF573A" w:rsidRPr="00A547E6" w:rsidRDefault="004568D7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Carbon concentration data available at </w:t>
            </w:r>
            <w:hyperlink r:id="rId12" w:history="1">
              <w:r w:rsidRPr="004568D7">
                <w:rPr>
                  <w:rStyle w:val="Hyperlink"/>
                  <w:rFonts w:cs="Times New Roman"/>
                  <w:sz w:val="18"/>
                  <w:szCs w:val="18"/>
                  <w:shd w:val="clear" w:color="auto" w:fill="FFFFFF"/>
                </w:rPr>
                <w:t>https://doi.org/10.6073/pasta/ae6a8154bf0df6492a7358e19ee08fc6</w:t>
              </w:r>
            </w:hyperlink>
            <w:r w:rsidRPr="004568D7">
              <w:rPr>
                <w:rFonts w:cs="Times New Roman"/>
                <w:color w:val="333333"/>
                <w:sz w:val="18"/>
                <w:szCs w:val="18"/>
                <w:shd w:val="clear" w:color="auto" w:fill="FFFFFF"/>
              </w:rPr>
              <w:t>.</w:t>
            </w:r>
            <w:r>
              <w:rPr>
                <w:rFonts w:ascii="Helvetica" w:hAnsi="Helvetica" w:cs="Helvetica"/>
                <w:color w:val="333333"/>
                <w:sz w:val="21"/>
                <w:szCs w:val="21"/>
                <w:shd w:val="clear" w:color="auto" w:fill="FFFFFF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Author shared 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ther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ta.</w:t>
            </w:r>
          </w:p>
        </w:tc>
      </w:tr>
      <w:tr w:rsidR="00BF573A" w:rsidRPr="002345C7" w14:paraId="2D09DCD2" w14:textId="77777777" w:rsidTr="0071510B">
        <w:trPr>
          <w:trHeight w:val="310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A240AB1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 et al 202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33BB0A3C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rammell2020_Phoeni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98462C9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awn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56CE7B54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Phoenix, Arizona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4A5E3C34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7 - 59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1C3865F1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3AAB9A3B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, 10-3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64488E71" w14:textId="77777777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Arid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E8D6A0E" w14:textId="6534C3CD" w:rsidR="00BF573A" w:rsidRPr="00A547E6" w:rsidRDefault="00BF573A" w:rsidP="00BF573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Deser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222A6F3C" w14:textId="40C4A199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>Unknown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0FA0399" w14:textId="77777777" w:rsidR="00BF573A" w:rsidRPr="00A547E6" w:rsidRDefault="00BF573A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268E445" w14:textId="31D56C00" w:rsidR="00BF573A" w:rsidRPr="00A547E6" w:rsidRDefault="004568D7" w:rsidP="00BF573A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Carbon concentration data available at </w:t>
            </w:r>
            <w:hyperlink r:id="rId13" w:history="1">
              <w:r w:rsidRPr="004568D7">
                <w:rPr>
                  <w:rStyle w:val="Hyperlink"/>
                  <w:rFonts w:cs="Times New Roman"/>
                  <w:sz w:val="18"/>
                  <w:szCs w:val="18"/>
                  <w:shd w:val="clear" w:color="auto" w:fill="FFFFFF"/>
                </w:rPr>
                <w:t>https://doi.org/10.6073/pasta/ae6a8154bf0df6492a7358e19ee08fc6</w:t>
              </w:r>
            </w:hyperlink>
            <w:r w:rsidRPr="004568D7">
              <w:rPr>
                <w:rFonts w:cs="Times New Roman"/>
                <w:color w:val="333333"/>
                <w:sz w:val="18"/>
                <w:szCs w:val="18"/>
                <w:shd w:val="clear" w:color="auto" w:fill="FFFFFF"/>
              </w:rPr>
              <w:t>.</w:t>
            </w:r>
            <w:r>
              <w:rPr>
                <w:rFonts w:ascii="Helvetica" w:hAnsi="Helvetica" w:cs="Helvetica"/>
                <w:color w:val="333333"/>
                <w:sz w:val="21"/>
                <w:szCs w:val="21"/>
                <w:shd w:val="clear" w:color="auto" w:fill="FFFFFF"/>
              </w:rPr>
              <w:t xml:space="preserve">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Author shared </w:t>
            </w:r>
            <w:r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other 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ta.</w:t>
            </w:r>
          </w:p>
        </w:tc>
      </w:tr>
      <w:tr w:rsidR="0071510B" w:rsidRPr="002345C7" w14:paraId="683E9D29" w14:textId="77777777" w:rsidTr="00AF6F99">
        <w:trPr>
          <w:trHeight w:val="674"/>
        </w:trPr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E692F24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lastRenderedPageBreak/>
              <w:t>Wang et al.  2014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5442638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ng2014_ForestConversion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1F0F7CE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airways</w:t>
            </w:r>
          </w:p>
        </w:tc>
        <w:tc>
          <w:tcPr>
            <w:tcW w:w="1270" w:type="dxa"/>
            <w:shd w:val="clear" w:color="auto" w:fill="auto"/>
            <w:vAlign w:val="bottom"/>
            <w:hideMark/>
          </w:tcPr>
          <w:p w14:paraId="645F516E" w14:textId="0134FFFF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urham, N</w:t>
            </w:r>
            <w:r w:rsidR="00AF6F99">
              <w:rPr>
                <w:rFonts w:eastAsia="Times New Roman" w:cs="Times New Roman"/>
                <w:color w:val="000000"/>
                <w:sz w:val="18"/>
                <w:szCs w:val="18"/>
              </w:rPr>
              <w:t>C</w:t>
            </w: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, USA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37C3E09F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 - 80</w:t>
            </w:r>
          </w:p>
        </w:tc>
        <w:tc>
          <w:tcPr>
            <w:tcW w:w="922" w:type="dxa"/>
            <w:shd w:val="clear" w:color="auto" w:fill="auto"/>
            <w:noWrap/>
            <w:vAlign w:val="bottom"/>
            <w:hideMark/>
          </w:tcPr>
          <w:p w14:paraId="708D10AC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Two-part linear</w:t>
            </w:r>
          </w:p>
        </w:tc>
        <w:tc>
          <w:tcPr>
            <w:tcW w:w="1026" w:type="dxa"/>
            <w:shd w:val="clear" w:color="auto" w:fill="auto"/>
            <w:noWrap/>
            <w:vAlign w:val="bottom"/>
            <w:hideMark/>
          </w:tcPr>
          <w:p w14:paraId="6EC57950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0-10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28CBE262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Humid subtropical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0B887DE" w14:textId="77777777" w:rsidR="00A547E6" w:rsidRPr="00A547E6" w:rsidRDefault="00A547E6" w:rsidP="00A547E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Forest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14:paraId="32412751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Bermuda (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Cynod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dactylon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1170" w:type="dxa"/>
            <w:shd w:val="clear" w:color="auto" w:fill="auto"/>
            <w:noWrap/>
            <w:vAlign w:val="bottom"/>
            <w:hideMark/>
          </w:tcPr>
          <w:p w14:paraId="088E15D6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arm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DE86A30" w14:textId="77777777" w:rsidR="00A547E6" w:rsidRPr="00A547E6" w:rsidRDefault="00A547E6" w:rsidP="00A547E6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 xml:space="preserve">No response. Used </w:t>
            </w:r>
            <w:proofErr w:type="spellStart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WebPlotDigitizer</w:t>
            </w:r>
            <w:proofErr w:type="spellEnd"/>
            <w:r w:rsidRPr="00A547E6">
              <w:rPr>
                <w:rFonts w:eastAsia="Times New Roman" w:cs="Times New Roman"/>
                <w:color w:val="000000"/>
                <w:sz w:val="18"/>
                <w:szCs w:val="18"/>
              </w:rPr>
              <w:t>.</w:t>
            </w:r>
          </w:p>
        </w:tc>
      </w:tr>
    </w:tbl>
    <w:p w14:paraId="06E122CF" w14:textId="06012137" w:rsidR="00351836" w:rsidRDefault="00351836" w:rsidP="00987EB8"/>
    <w:p w14:paraId="7463EF6D" w14:textId="38E52E7F" w:rsidR="00351836" w:rsidRDefault="00351836" w:rsidP="00987EB8"/>
    <w:tbl>
      <w:tblPr>
        <w:tblW w:w="14400" w:type="dxa"/>
        <w:tblLook w:val="04A0" w:firstRow="1" w:lastRow="0" w:firstColumn="1" w:lastColumn="0" w:noHBand="0" w:noVBand="1"/>
      </w:tblPr>
      <w:tblGrid>
        <w:gridCol w:w="9885"/>
        <w:gridCol w:w="1231"/>
        <w:gridCol w:w="1395"/>
        <w:gridCol w:w="1889"/>
      </w:tblGrid>
      <w:tr w:rsidR="008D110B" w:rsidRPr="008D110B" w14:paraId="45CF0CEE" w14:textId="77777777" w:rsidTr="008D110B">
        <w:trPr>
          <w:trHeight w:val="310"/>
        </w:trPr>
        <w:tc>
          <w:tcPr>
            <w:tcW w:w="98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D36AD3" w14:textId="048B1B8E" w:rsidR="008D110B" w:rsidRPr="008D110B" w:rsidRDefault="008D110B" w:rsidP="008D110B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Footnotes: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B61CCF" w14:textId="77777777" w:rsidR="008D110B" w:rsidRPr="008D110B" w:rsidRDefault="008D110B" w:rsidP="008D110B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C0A38" w14:textId="77777777" w:rsidR="008D110B" w:rsidRPr="008D110B" w:rsidRDefault="008D110B" w:rsidP="008D110B">
            <w:pPr>
              <w:spacing w:after="0" w:line="240" w:lineRule="auto"/>
              <w:jc w:val="center"/>
              <w:rPr>
                <w:rFonts w:eastAsia="Times New Roman" w:cs="Times New Roman"/>
                <w:sz w:val="22"/>
              </w:rPr>
            </w:pPr>
          </w:p>
        </w:tc>
        <w:tc>
          <w:tcPr>
            <w:tcW w:w="1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A0B1BB" w14:textId="77777777" w:rsidR="008D110B" w:rsidRPr="008D110B" w:rsidRDefault="008D110B" w:rsidP="008D110B">
            <w:pPr>
              <w:spacing w:after="0" w:line="240" w:lineRule="auto"/>
              <w:jc w:val="center"/>
              <w:rPr>
                <w:rFonts w:eastAsia="Times New Roman" w:cs="Times New Roman"/>
                <w:sz w:val="22"/>
              </w:rPr>
            </w:pPr>
          </w:p>
        </w:tc>
      </w:tr>
      <w:tr w:rsidR="008D110B" w:rsidRPr="008D110B" w14:paraId="506A0DE6" w14:textId="77777777" w:rsidTr="008D110B">
        <w:trPr>
          <w:trHeight w:val="310"/>
        </w:trPr>
        <w:tc>
          <w:tcPr>
            <w:tcW w:w="14400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  <w:noWrap/>
            <w:hideMark/>
          </w:tcPr>
          <w:p w14:paraId="76525A95" w14:textId="5F64BA49" w:rsidR="008D110B" w:rsidRPr="008D110B" w:rsidRDefault="008D110B" w:rsidP="008D110B">
            <w:pPr>
              <w:spacing w:after="0" w:line="240" w:lineRule="auto"/>
              <w:rPr>
                <w:rFonts w:eastAsia="Times New Roman" w:cs="Times New Roman"/>
                <w:sz w:val="22"/>
              </w:rPr>
            </w:pPr>
            <w:r w:rsidRPr="008D110B">
              <w:rPr>
                <w:rFonts w:eastAsia="Times New Roman" w:cs="Times New Roman"/>
                <w:color w:val="000000"/>
                <w:sz w:val="22"/>
              </w:rPr>
              <w:t>1. The total sequestration reported here differs from that reported by Br</w:t>
            </w:r>
            <w:r w:rsidR="00E1363C">
              <w:rPr>
                <w:rFonts w:eastAsia="Times New Roman" w:cs="Times New Roman"/>
                <w:color w:val="000000"/>
                <w:sz w:val="22"/>
              </w:rPr>
              <w:t>au</w:t>
            </w:r>
            <w:r w:rsidRPr="008D110B">
              <w:rPr>
                <w:rFonts w:eastAsia="Times New Roman" w:cs="Times New Roman"/>
                <w:color w:val="000000"/>
                <w:sz w:val="22"/>
              </w:rPr>
              <w:t>n and Bremer</w:t>
            </w:r>
            <w:r w:rsidR="00E1363C">
              <w:rPr>
                <w:rFonts w:eastAsia="Times New Roman" w:cs="Times New Roman"/>
                <w:color w:val="000000"/>
                <w:sz w:val="22"/>
              </w:rPr>
              <w:t xml:space="preserve"> (2019)</w:t>
            </w:r>
            <w:r w:rsidRPr="008D110B">
              <w:rPr>
                <w:rFonts w:eastAsia="Times New Roman" w:cs="Times New Roman"/>
                <w:color w:val="000000"/>
                <w:sz w:val="22"/>
              </w:rPr>
              <w:t>, because they reported mean rather than total SOC sequestration rate across depths.</w:t>
            </w:r>
          </w:p>
        </w:tc>
      </w:tr>
      <w:tr w:rsidR="008D110B" w:rsidRPr="008D110B" w14:paraId="1F48A340" w14:textId="77777777" w:rsidTr="00A25D4C">
        <w:trPr>
          <w:trHeight w:val="310"/>
        </w:trPr>
        <w:tc>
          <w:tcPr>
            <w:tcW w:w="14400" w:type="dxa"/>
            <w:gridSpan w:val="4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7A04A55C" w14:textId="72B74B40" w:rsidR="008D110B" w:rsidRPr="008D110B" w:rsidRDefault="008D110B" w:rsidP="00F01CDC">
            <w:pPr>
              <w:spacing w:after="0" w:line="240" w:lineRule="auto"/>
              <w:rPr>
                <w:rFonts w:eastAsia="Times New Roman" w:cs="Times New Roman"/>
                <w:sz w:val="22"/>
              </w:rPr>
            </w:pPr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2. </w:t>
            </w:r>
            <w:r w:rsidR="00F01CDC">
              <w:rPr>
                <w:rFonts w:eastAsia="Times New Roman" w:cs="Times New Roman"/>
                <w:color w:val="000000"/>
                <w:sz w:val="22"/>
              </w:rPr>
              <w:t>Campbell et al., (2014)</w:t>
            </w:r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 reported 0-5 cm depth with a linear </w:t>
            </w:r>
            <w:proofErr w:type="gramStart"/>
            <w:r w:rsidRPr="008D110B">
              <w:rPr>
                <w:rFonts w:eastAsia="Times New Roman" w:cs="Times New Roman"/>
                <w:color w:val="000000"/>
                <w:sz w:val="22"/>
              </w:rPr>
              <w:t>fit, and</w:t>
            </w:r>
            <w:proofErr w:type="gramEnd"/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 did not report the non-linear relationships for deeper </w:t>
            </w:r>
            <w:proofErr w:type="spellStart"/>
            <w:r w:rsidRPr="008D110B">
              <w:rPr>
                <w:rFonts w:eastAsia="Times New Roman" w:cs="Times New Roman"/>
                <w:color w:val="000000"/>
                <w:sz w:val="22"/>
              </w:rPr>
              <w:t>interals</w:t>
            </w:r>
            <w:proofErr w:type="spellEnd"/>
            <w:r w:rsidRPr="008D110B">
              <w:rPr>
                <w:rFonts w:eastAsia="Times New Roman" w:cs="Times New Roman"/>
                <w:color w:val="000000"/>
                <w:sz w:val="22"/>
              </w:rPr>
              <w:t>. We fit 3rd order polynomials to all intervals.</w:t>
            </w:r>
          </w:p>
        </w:tc>
      </w:tr>
      <w:tr w:rsidR="008D110B" w:rsidRPr="008D110B" w14:paraId="0F49067C" w14:textId="77777777" w:rsidTr="008D110B">
        <w:trPr>
          <w:trHeight w:val="310"/>
        </w:trPr>
        <w:tc>
          <w:tcPr>
            <w:tcW w:w="144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AB8639" w14:textId="0C024695" w:rsidR="008D110B" w:rsidRPr="008D110B" w:rsidRDefault="008D110B" w:rsidP="008D110B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3. Authors used linear regression in </w:t>
            </w:r>
            <w:proofErr w:type="spellStart"/>
            <w:r w:rsidRPr="008D110B">
              <w:rPr>
                <w:rFonts w:eastAsia="Times New Roman" w:cs="Times New Roman"/>
                <w:color w:val="000000"/>
                <w:sz w:val="22"/>
              </w:rPr>
              <w:t>Huyler</w:t>
            </w:r>
            <w:proofErr w:type="spellEnd"/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 et al., 2014 and localized polynomial fitting in </w:t>
            </w:r>
            <w:proofErr w:type="spellStart"/>
            <w:r w:rsidRPr="008D110B">
              <w:rPr>
                <w:rFonts w:eastAsia="Times New Roman" w:cs="Times New Roman"/>
                <w:color w:val="000000"/>
                <w:sz w:val="22"/>
              </w:rPr>
              <w:t>Huyler</w:t>
            </w:r>
            <w:proofErr w:type="spellEnd"/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 et al., 2017. We applied the most parsimonious polynomial regressions to each depth interval, which were a linear, 2nd order, and third order polynomial to the top, mid, and bottom interval, respectively.</w:t>
            </w:r>
          </w:p>
        </w:tc>
      </w:tr>
      <w:tr w:rsidR="008D110B" w:rsidRPr="008D110B" w14:paraId="0110E067" w14:textId="77777777" w:rsidTr="008D110B">
        <w:trPr>
          <w:trHeight w:val="310"/>
        </w:trPr>
        <w:tc>
          <w:tcPr>
            <w:tcW w:w="144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8A8B59" w14:textId="1384A448" w:rsidR="008D110B" w:rsidRPr="008D110B" w:rsidRDefault="008D110B" w:rsidP="008D110B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4. </w:t>
            </w:r>
            <w:proofErr w:type="spellStart"/>
            <w:r w:rsidR="00F01CDC">
              <w:rPr>
                <w:rFonts w:eastAsia="Times New Roman" w:cs="Times New Roman"/>
                <w:color w:val="000000"/>
                <w:sz w:val="22"/>
              </w:rPr>
              <w:t>Raciti</w:t>
            </w:r>
            <w:proofErr w:type="spellEnd"/>
            <w:r w:rsidR="00F01CDC">
              <w:rPr>
                <w:rFonts w:eastAsia="Times New Roman" w:cs="Times New Roman"/>
                <w:color w:val="000000"/>
                <w:sz w:val="22"/>
              </w:rPr>
              <w:t xml:space="preserve"> et al., (2011)</w:t>
            </w:r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 applied a linear regression to the whole profile, but the 10-30, 30-70, and 70-100 cm intervals had non-linear trends. We fit these intervals with 3rd order </w:t>
            </w:r>
            <w:proofErr w:type="gramStart"/>
            <w:r w:rsidRPr="008D110B">
              <w:rPr>
                <w:rFonts w:eastAsia="Times New Roman" w:cs="Times New Roman"/>
                <w:color w:val="000000"/>
                <w:sz w:val="22"/>
              </w:rPr>
              <w:t>polynomials, and</w:t>
            </w:r>
            <w:proofErr w:type="gramEnd"/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 fit a linear regression to the whole profile.</w:t>
            </w:r>
          </w:p>
        </w:tc>
      </w:tr>
      <w:tr w:rsidR="008D110B" w:rsidRPr="008D110B" w14:paraId="0DCB5497" w14:textId="77777777" w:rsidTr="008D110B">
        <w:trPr>
          <w:trHeight w:val="310"/>
        </w:trPr>
        <w:tc>
          <w:tcPr>
            <w:tcW w:w="144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7D87B0" w14:textId="3E0C80DD" w:rsidR="008D110B" w:rsidRPr="008D110B" w:rsidRDefault="008D110B" w:rsidP="008D110B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8D110B">
              <w:rPr>
                <w:rFonts w:eastAsia="Times New Roman" w:cs="Times New Roman"/>
                <w:color w:val="000000"/>
                <w:sz w:val="22"/>
              </w:rPr>
              <w:t>5. Seasonality for these cities is based on findings by Trammell et al. (2019</w:t>
            </w:r>
            <w:r w:rsidR="00F01CDC">
              <w:rPr>
                <w:rFonts w:eastAsia="Times New Roman" w:cs="Times New Roman"/>
                <w:color w:val="000000"/>
                <w:sz w:val="22"/>
              </w:rPr>
              <w:t xml:space="preserve">, </w:t>
            </w:r>
            <w:hyperlink r:id="rId14" w:tgtFrame="_blank" w:tooltip="https://doi.org/10.1002/eap.1884" w:history="1">
              <w:r w:rsidR="00F01CDC" w:rsidRPr="00F01CDC">
                <w:rPr>
                  <w:rStyle w:val="Hyperlink"/>
                  <w:rFonts w:eastAsia="Times New Roman" w:cs="Times New Roman"/>
                  <w:sz w:val="22"/>
                </w:rPr>
                <w:t>https://doi.org/10.1002/eap.1884</w:t>
              </w:r>
            </w:hyperlink>
            <w:r w:rsidRPr="008D110B">
              <w:rPr>
                <w:rFonts w:eastAsia="Times New Roman" w:cs="Times New Roman"/>
                <w:color w:val="000000"/>
                <w:sz w:val="22"/>
              </w:rPr>
              <w:t>). Contrary to expectation</w:t>
            </w:r>
            <w:r w:rsidR="00AF6F99">
              <w:rPr>
                <w:rFonts w:eastAsia="Times New Roman" w:cs="Times New Roman"/>
                <w:color w:val="000000"/>
                <w:sz w:val="22"/>
              </w:rPr>
              <w:t xml:space="preserve"> based on climate</w:t>
            </w:r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, they showed </w:t>
            </w:r>
            <w:r w:rsidR="00AF6F99">
              <w:rPr>
                <w:rFonts w:eastAsia="Times New Roman" w:cs="Times New Roman"/>
                <w:color w:val="000000"/>
                <w:sz w:val="22"/>
              </w:rPr>
              <w:t>C3 species dominated lawns</w:t>
            </w:r>
            <w:r w:rsidRPr="008D110B">
              <w:rPr>
                <w:rFonts w:eastAsia="Times New Roman" w:cs="Times New Roman"/>
                <w:color w:val="000000"/>
                <w:sz w:val="22"/>
              </w:rPr>
              <w:t xml:space="preserve"> in Los Angeles, CA.</w:t>
            </w:r>
          </w:p>
        </w:tc>
      </w:tr>
    </w:tbl>
    <w:p w14:paraId="4B358864" w14:textId="5FBE3E64" w:rsidR="00351836" w:rsidRDefault="00351836" w:rsidP="00987EB8"/>
    <w:p w14:paraId="206C68E8" w14:textId="77777777" w:rsidR="00351836" w:rsidRDefault="00351836" w:rsidP="00987EB8"/>
    <w:p w14:paraId="7CD5314A" w14:textId="77777777" w:rsidR="00233D2F" w:rsidRDefault="00233D2F" w:rsidP="00987EB8"/>
    <w:p w14:paraId="7923DC75" w14:textId="77777777" w:rsidR="00987EB8" w:rsidRDefault="00987EB8"/>
    <w:p w14:paraId="780363D0" w14:textId="7A10D8FE" w:rsidR="00291105" w:rsidRDefault="00291105" w:rsidP="0020054A">
      <w:pPr>
        <w:sectPr w:rsidR="00291105" w:rsidSect="00291105">
          <w:footerReference w:type="default" r:id="rId15"/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  <w:r w:rsidRPr="00291105">
        <w:t xml:space="preserve"> </w:t>
      </w:r>
    </w:p>
    <w:p w14:paraId="2B5C9E28" w14:textId="71AF2D64" w:rsidR="0030378C" w:rsidRPr="008B5864" w:rsidRDefault="0030378C" w:rsidP="0030378C">
      <w:pPr>
        <w:rPr>
          <w:b/>
          <w:bCs/>
        </w:rPr>
      </w:pPr>
      <w:r w:rsidRPr="008B5864">
        <w:rPr>
          <w:b/>
          <w:bCs/>
        </w:rPr>
        <w:lastRenderedPageBreak/>
        <w:t>Citation List</w:t>
      </w:r>
    </w:p>
    <w:p w14:paraId="4673A476" w14:textId="77777777" w:rsidR="008B5864" w:rsidRPr="008B5864" w:rsidRDefault="00950CD3" w:rsidP="008B5864">
      <w:pPr>
        <w:pStyle w:val="Bibliography"/>
        <w:spacing w:before="240" w:line="240" w:lineRule="auto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8B5864" w:rsidRPr="008B5864">
        <w:rPr>
          <w:rFonts w:cs="Times New Roman"/>
        </w:rPr>
        <w:t xml:space="preserve">Acuña E., A. A., Pastenes V., C., &amp; Villalobos G., L. (2017). Carbon Sequestration and Photosynthesis in Newly Established Turfgrass Cover in Central Chile. </w:t>
      </w:r>
      <w:r w:rsidR="008B5864" w:rsidRPr="008B5864">
        <w:rPr>
          <w:rFonts w:cs="Times New Roman"/>
          <w:i/>
          <w:iCs/>
        </w:rPr>
        <w:t>Agronomy Journal</w:t>
      </w:r>
      <w:r w:rsidR="008B5864" w:rsidRPr="008B5864">
        <w:rPr>
          <w:rFonts w:cs="Times New Roman"/>
        </w:rPr>
        <w:t xml:space="preserve">, </w:t>
      </w:r>
      <w:r w:rsidR="008B5864" w:rsidRPr="008B5864">
        <w:rPr>
          <w:rFonts w:cs="Times New Roman"/>
          <w:i/>
          <w:iCs/>
        </w:rPr>
        <w:t>109</w:t>
      </w:r>
      <w:r w:rsidR="008B5864" w:rsidRPr="008B5864">
        <w:rPr>
          <w:rFonts w:cs="Times New Roman"/>
        </w:rPr>
        <w:t>(2), 397–405. https://doi.org/10.2134/agronj2016.05.0257</w:t>
      </w:r>
    </w:p>
    <w:p w14:paraId="5D790E2B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Braun, R. C., &amp; Bremer, D. J. (2019). Carbon Sequestration in Zoysiagrass Turf under Different Irrigation and Fertilization Management Regimes. </w:t>
      </w:r>
      <w:r w:rsidRPr="008B5864">
        <w:rPr>
          <w:rFonts w:cs="Times New Roman"/>
          <w:i/>
          <w:iCs/>
        </w:rPr>
        <w:t>Agrosystems, Geosciences &amp; Environment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2</w:t>
      </w:r>
      <w:r w:rsidRPr="008B5864">
        <w:rPr>
          <w:rFonts w:cs="Times New Roman"/>
        </w:rPr>
        <w:t>(1), 1–8. https://doi.org/10.2134/age2018.12.0060</w:t>
      </w:r>
    </w:p>
    <w:p w14:paraId="08217685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Campbell, C., Seiler, J., Wiseman, P., Strahm, B., &amp; Munsell, J. (2014). Soil Carbon Dynamics in Residential Lawns Converted from Appalachian Mixed Oak Stands. </w:t>
      </w:r>
      <w:r w:rsidRPr="008B5864">
        <w:rPr>
          <w:rFonts w:cs="Times New Roman"/>
          <w:i/>
          <w:iCs/>
        </w:rPr>
        <w:t>Forests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5</w:t>
      </w:r>
      <w:r w:rsidRPr="008B5864">
        <w:rPr>
          <w:rFonts w:cs="Times New Roman"/>
        </w:rPr>
        <w:t>(3), 425–438. https://doi.org/10.3390/f5030425</w:t>
      </w:r>
    </w:p>
    <w:p w14:paraId="06CC7934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Carley, D. S., Goodman, D., Sermons, S., Shi, W., Bowman, D., Miller, G., &amp; Rufty, T. (2011). Soil Organic Matter Accumulation in Creeping Bentgrass Greens: A Chronosequence with Implications for Management and Carbon Sequestration. </w:t>
      </w:r>
      <w:r w:rsidRPr="008B5864">
        <w:rPr>
          <w:rFonts w:cs="Times New Roman"/>
          <w:i/>
          <w:iCs/>
        </w:rPr>
        <w:t>Agronomy Journal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103</w:t>
      </w:r>
      <w:r w:rsidRPr="008B5864">
        <w:rPr>
          <w:rFonts w:cs="Times New Roman"/>
        </w:rPr>
        <w:t>(3), 604–610. https://doi.org/10.2134/agronj2010.0335</w:t>
      </w:r>
    </w:p>
    <w:p w14:paraId="6D526BCC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Contosta, A. R., Lerman, S. B., Xiao, J., &amp; Varner, R. K. (2020). Biogeochemical and socioeconomic drivers of above- and below-ground carbon stocks in urban residential yards of a small city. </w:t>
      </w:r>
      <w:r w:rsidRPr="008B5864">
        <w:rPr>
          <w:rFonts w:cs="Times New Roman"/>
          <w:i/>
          <w:iCs/>
        </w:rPr>
        <w:t>Landscape and Urban Planning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196</w:t>
      </w:r>
      <w:r w:rsidRPr="008B5864">
        <w:rPr>
          <w:rFonts w:cs="Times New Roman"/>
        </w:rPr>
        <w:t>, 103724. https://doi.org/10.1016/j.landurbplan.2019.103724</w:t>
      </w:r>
    </w:p>
    <w:p w14:paraId="0DFE5BE3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Gautam, P., Young, J. R., Sapkota, M., Longing, S., &amp; Weindorf, D. C. (2020). Soil carbon sequestration in bermudagrass golf course fairways in Lubbock, Texas. </w:t>
      </w:r>
      <w:r w:rsidRPr="008B5864">
        <w:rPr>
          <w:rFonts w:cs="Times New Roman"/>
          <w:i/>
          <w:iCs/>
        </w:rPr>
        <w:t>Agronomy Journal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112</w:t>
      </w:r>
      <w:r w:rsidRPr="008B5864">
        <w:rPr>
          <w:rFonts w:cs="Times New Roman"/>
        </w:rPr>
        <w:t>(1), 148–157. https://doi.org/10.1002/agj2.20023</w:t>
      </w:r>
    </w:p>
    <w:p w14:paraId="7217C0CB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Golubiewski, N. E. (2006). Urbanization Increases Grassland Carbon Pools: Effects Of Landscaping In Colorado’s Front Range. </w:t>
      </w:r>
      <w:r w:rsidRPr="008B5864">
        <w:rPr>
          <w:rFonts w:cs="Times New Roman"/>
          <w:i/>
          <w:iCs/>
        </w:rPr>
        <w:t>Ecological Applications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16</w:t>
      </w:r>
      <w:r w:rsidRPr="008B5864">
        <w:rPr>
          <w:rFonts w:cs="Times New Roman"/>
        </w:rPr>
        <w:t>(2), 555–571. https://doi.org/10.1890/1051-0761(2006)016[0555:UIGCPE]2.0.CO;2</w:t>
      </w:r>
    </w:p>
    <w:p w14:paraId="144C27D5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Huh, K. Y., Deurer, M., Sivakumaran, S., McAuliffe, K., &amp; Bolan, N. S. (2008). Carbon sequestration in urban landscapes: The example of a turfgrass system in New Zealand. </w:t>
      </w:r>
      <w:r w:rsidRPr="008B5864">
        <w:rPr>
          <w:rFonts w:cs="Times New Roman"/>
          <w:i/>
          <w:iCs/>
        </w:rPr>
        <w:t>Soil Research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46</w:t>
      </w:r>
      <w:r w:rsidRPr="008B5864">
        <w:rPr>
          <w:rFonts w:cs="Times New Roman"/>
        </w:rPr>
        <w:t>(7), 610. https://doi.org/10.1071/SR07212</w:t>
      </w:r>
    </w:p>
    <w:p w14:paraId="48A0C210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Huyler, A., Chappelka, A. H., Fan, Z., &amp; Prior, S. A. (2017). A comparison of soil carbon dynamics in residential yards with and without trees. </w:t>
      </w:r>
      <w:r w:rsidRPr="008B5864">
        <w:rPr>
          <w:rFonts w:cs="Times New Roman"/>
          <w:i/>
          <w:iCs/>
        </w:rPr>
        <w:t>Urban Ecosystems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20</w:t>
      </w:r>
      <w:r w:rsidRPr="008B5864">
        <w:rPr>
          <w:rFonts w:cs="Times New Roman"/>
        </w:rPr>
        <w:t>(1), 87–96. https://doi.org/10.1007/s11252-016-0572-y</w:t>
      </w:r>
    </w:p>
    <w:p w14:paraId="5A41B5AE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Huyler, A., Chappelka, A. H., Prior, S. A., &amp; Somers, G. L. (2014). Drivers of soil carbon in residential ‘pure lawns’ in Auburn, Alabama. </w:t>
      </w:r>
      <w:r w:rsidRPr="008B5864">
        <w:rPr>
          <w:rFonts w:cs="Times New Roman"/>
          <w:i/>
          <w:iCs/>
        </w:rPr>
        <w:t>Urban Ecosystems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17</w:t>
      </w:r>
      <w:r w:rsidRPr="008B5864">
        <w:rPr>
          <w:rFonts w:cs="Times New Roman"/>
        </w:rPr>
        <w:t>(1), 205–219. https://doi.org/10.1007/s11252-013-0294-3</w:t>
      </w:r>
    </w:p>
    <w:p w14:paraId="25E3B432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Law, Q. D., &amp; Patton, A. J. (2017). Biogeochemical cycling of carbon and nitrogen in cool-season turfgrass systems. </w:t>
      </w:r>
      <w:r w:rsidRPr="008B5864">
        <w:rPr>
          <w:rFonts w:cs="Times New Roman"/>
          <w:i/>
          <w:iCs/>
        </w:rPr>
        <w:t>Urban Forestry &amp; Urban Greening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26</w:t>
      </w:r>
      <w:r w:rsidRPr="008B5864">
        <w:rPr>
          <w:rFonts w:cs="Times New Roman"/>
        </w:rPr>
        <w:t>, 158–162. https://doi.org/10.1016/j.ufug.2017.06.001</w:t>
      </w:r>
    </w:p>
    <w:p w14:paraId="2B84AFCB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lastRenderedPageBreak/>
        <w:t xml:space="preserve">Qian, Y., &amp; Follett, R. F. (2002). Assessing soil carbon sequestration in turfgrass systems using long-term soil testing data. </w:t>
      </w:r>
      <w:r w:rsidRPr="008B5864">
        <w:rPr>
          <w:rFonts w:cs="Times New Roman"/>
          <w:i/>
          <w:iCs/>
        </w:rPr>
        <w:t>Agronomy Journal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94</w:t>
      </w:r>
      <w:r w:rsidRPr="008B5864">
        <w:rPr>
          <w:rFonts w:cs="Times New Roman"/>
        </w:rPr>
        <w:t>, 930–935.</w:t>
      </w:r>
    </w:p>
    <w:p w14:paraId="1C58B91E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Qian, Y., Follett, R. F., &amp; Kimble, J. M. (2010). Soil Organic Carbon Input from Urban Turfgrasses. </w:t>
      </w:r>
      <w:r w:rsidRPr="008B5864">
        <w:rPr>
          <w:rFonts w:cs="Times New Roman"/>
          <w:i/>
          <w:iCs/>
        </w:rPr>
        <w:t>Soil Science Society of America Journal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74</w:t>
      </w:r>
      <w:r w:rsidRPr="008B5864">
        <w:rPr>
          <w:rFonts w:cs="Times New Roman"/>
        </w:rPr>
        <w:t>(2), 366–371. https://doi.org/10.2136/sssaj2009.0075</w:t>
      </w:r>
    </w:p>
    <w:p w14:paraId="12C27A7C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Raciti, S. M., Groffman, P. M., Jenkins, J. C., Pouyat, R. V., Fahey, T. J., Pickett, S. T. A., &amp; Cadenasso, M. L. (2011). Accumulation of Carbon and Nitrogen in Residential Soils with Different Land-Use Histories. </w:t>
      </w:r>
      <w:r w:rsidRPr="008B5864">
        <w:rPr>
          <w:rFonts w:cs="Times New Roman"/>
          <w:i/>
          <w:iCs/>
        </w:rPr>
        <w:t>Ecosystems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14</w:t>
      </w:r>
      <w:r w:rsidRPr="008B5864">
        <w:rPr>
          <w:rFonts w:cs="Times New Roman"/>
        </w:rPr>
        <w:t>(2), 287–297. https://doi.org/10.1007/s10021-010-9409-3</w:t>
      </w:r>
    </w:p>
    <w:p w14:paraId="49E19E92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Sapkota, M., Young, J., Coldren, C., Slaughter, L., &amp; Longing, S. (2020). Soil physiochemical properties and carbon sequestration of Urban landscapes in Lubbock, TX, USA. </w:t>
      </w:r>
      <w:r w:rsidRPr="008B5864">
        <w:rPr>
          <w:rFonts w:cs="Times New Roman"/>
          <w:i/>
          <w:iCs/>
        </w:rPr>
        <w:t>Urban Forestry &amp; Urban Greening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56</w:t>
      </w:r>
      <w:r w:rsidRPr="008B5864">
        <w:rPr>
          <w:rFonts w:cs="Times New Roman"/>
        </w:rPr>
        <w:t>, 126847. https://doi.org/10.1016/j.ufug.2020.126847</w:t>
      </w:r>
    </w:p>
    <w:p w14:paraId="6F8D115E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Selhorst, A. L., &amp; Lal, R. (2011). Carbon budgeting in golf course soils of Central Ohio. </w:t>
      </w:r>
      <w:r w:rsidRPr="008B5864">
        <w:rPr>
          <w:rFonts w:cs="Times New Roman"/>
          <w:i/>
          <w:iCs/>
        </w:rPr>
        <w:t>Urban Ecosystems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14</w:t>
      </w:r>
      <w:r w:rsidRPr="008B5864">
        <w:rPr>
          <w:rFonts w:cs="Times New Roman"/>
        </w:rPr>
        <w:t>(4), 771–781. https://doi.org/10.1007/s11252-011-0168-5</w:t>
      </w:r>
    </w:p>
    <w:p w14:paraId="11E0242F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Selhorst, A., &amp; Lal, R. (2013). Net Carbon Sequestration Potential and Emissions in Home Lawn Turfgrasses of the United States. </w:t>
      </w:r>
      <w:r w:rsidRPr="008B5864">
        <w:rPr>
          <w:rFonts w:cs="Times New Roman"/>
          <w:i/>
          <w:iCs/>
        </w:rPr>
        <w:t>Environmental Management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51</w:t>
      </w:r>
      <w:r w:rsidRPr="008B5864">
        <w:rPr>
          <w:rFonts w:cs="Times New Roman"/>
        </w:rPr>
        <w:t>(1), 198–208. https://doi.org/10.1007/s00267-012-9967-6</w:t>
      </w:r>
    </w:p>
    <w:p w14:paraId="5ED8DB3D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Shi, W., Bowman, D., &amp; Rufty, T. (2012). Microbial Control of Soil Carbon Accumulation in Turfgrass Systems. In R. Lal &amp; B. Augustin (Eds.), </w:t>
      </w:r>
      <w:r w:rsidRPr="008B5864">
        <w:rPr>
          <w:rFonts w:cs="Times New Roman"/>
          <w:i/>
          <w:iCs/>
        </w:rPr>
        <w:t>Carbon Sequestration in Urban Ecosystems</w:t>
      </w:r>
      <w:r w:rsidRPr="008B5864">
        <w:rPr>
          <w:rFonts w:cs="Times New Roman"/>
        </w:rPr>
        <w:t xml:space="preserve"> (pp. 215–231). Springer Netherlands. https://doi.org/10.1007/978-94-007-2366-5_11</w:t>
      </w:r>
    </w:p>
    <w:p w14:paraId="405FADE5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Smith, R. M., Williamson, J. C., Pataki, D. E., Ehleringer, J., &amp; Dennison, P. (2018). Soil carbon and nitrogen accumulation in residential lawns of the Salt Lake Valley, Utah. </w:t>
      </w:r>
      <w:r w:rsidRPr="008B5864">
        <w:rPr>
          <w:rFonts w:cs="Times New Roman"/>
          <w:i/>
          <w:iCs/>
        </w:rPr>
        <w:t>Oecologia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187</w:t>
      </w:r>
      <w:r w:rsidRPr="008B5864">
        <w:rPr>
          <w:rFonts w:cs="Times New Roman"/>
        </w:rPr>
        <w:t>(4), 1107–1118. https://doi.org/10.1007/s00442-018-4194-3</w:t>
      </w:r>
    </w:p>
    <w:p w14:paraId="319EF1E6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Townsend-Small, A., &amp; Czimczik, C. I. (2010). Carbon sequestration and greenhouse gas emissions in urban turf. </w:t>
      </w:r>
      <w:r w:rsidRPr="008B5864">
        <w:rPr>
          <w:rFonts w:cs="Times New Roman"/>
          <w:i/>
          <w:iCs/>
        </w:rPr>
        <w:t>Geophysical Research Letters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37</w:t>
      </w:r>
      <w:r w:rsidRPr="008B5864">
        <w:rPr>
          <w:rFonts w:cs="Times New Roman"/>
        </w:rPr>
        <w:t>(2), n/a-n/a. https://doi.org/10.1029/2009GL041675</w:t>
      </w:r>
    </w:p>
    <w:p w14:paraId="39B2D7E0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Trammell, T. L. E., Pataki, D. E., Pouyat, R. V., Groffman, P. M., Rosier, C., Bettez, N., Cavender‐Bares, J., Grove, M. J., Hall, S. J., Heffernan, J., Hobbie, S. E., Morse, J. L., Neill, C., &amp; Steele, M. (2020). Urban soil carbon and nitrogen converge at a continental scale. </w:t>
      </w:r>
      <w:r w:rsidRPr="008B5864">
        <w:rPr>
          <w:rFonts w:cs="Times New Roman"/>
          <w:i/>
          <w:iCs/>
        </w:rPr>
        <w:t>Ecological Monographs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90</w:t>
      </w:r>
      <w:r w:rsidRPr="008B5864">
        <w:rPr>
          <w:rFonts w:cs="Times New Roman"/>
        </w:rPr>
        <w:t>(2). https://doi.org/10.1002/ecm.1401</w:t>
      </w:r>
    </w:p>
    <w:p w14:paraId="1D10859E" w14:textId="77777777" w:rsidR="008B5864" w:rsidRPr="008B5864" w:rsidRDefault="008B5864" w:rsidP="008B5864">
      <w:pPr>
        <w:pStyle w:val="Bibliography"/>
        <w:spacing w:before="240" w:line="240" w:lineRule="auto"/>
        <w:rPr>
          <w:rFonts w:cs="Times New Roman"/>
        </w:rPr>
      </w:pPr>
      <w:r w:rsidRPr="008B5864">
        <w:rPr>
          <w:rFonts w:cs="Times New Roman"/>
        </w:rPr>
        <w:t xml:space="preserve">Wang, Y., Tu, C., Li, C., Tredway, L., Lee, D., Snell, M., Zhang, X., &amp; Hu, S. (2014). Turfgrass Management Duration and Intensities Influence Soil Microbial Dynamics and Carbon Sequestration. </w:t>
      </w:r>
      <w:r w:rsidRPr="008B5864">
        <w:rPr>
          <w:rFonts w:cs="Times New Roman"/>
          <w:i/>
          <w:iCs/>
        </w:rPr>
        <w:t>International Journal of Agriculture &amp; Biology</w:t>
      </w:r>
      <w:r w:rsidRPr="008B5864">
        <w:rPr>
          <w:rFonts w:cs="Times New Roman"/>
        </w:rPr>
        <w:t xml:space="preserve">, </w:t>
      </w:r>
      <w:r w:rsidRPr="008B5864">
        <w:rPr>
          <w:rFonts w:cs="Times New Roman"/>
          <w:i/>
          <w:iCs/>
        </w:rPr>
        <w:t>16</w:t>
      </w:r>
      <w:r w:rsidRPr="008B5864">
        <w:rPr>
          <w:rFonts w:cs="Times New Roman"/>
        </w:rPr>
        <w:t>, 139–145.</w:t>
      </w:r>
    </w:p>
    <w:p w14:paraId="40FFCD47" w14:textId="495FCB75" w:rsidR="00950CD3" w:rsidRDefault="00950CD3" w:rsidP="008B5864">
      <w:pPr>
        <w:spacing w:before="240" w:after="240" w:line="240" w:lineRule="auto"/>
      </w:pPr>
      <w:r>
        <w:fldChar w:fldCharType="end"/>
      </w:r>
    </w:p>
    <w:p w14:paraId="0EE4CBD8" w14:textId="77777777" w:rsidR="008B5864" w:rsidRDefault="008B5864" w:rsidP="008B5864">
      <w:pPr>
        <w:spacing w:before="240" w:after="240" w:line="240" w:lineRule="auto"/>
      </w:pPr>
    </w:p>
    <w:sectPr w:rsidR="008B586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D8CCB0" w14:textId="77777777" w:rsidR="00E81B66" w:rsidRDefault="00E81B66" w:rsidP="00291105">
      <w:pPr>
        <w:spacing w:after="0" w:line="240" w:lineRule="auto"/>
      </w:pPr>
      <w:r>
        <w:separator/>
      </w:r>
    </w:p>
  </w:endnote>
  <w:endnote w:type="continuationSeparator" w:id="0">
    <w:p w14:paraId="7B95BFF0" w14:textId="77777777" w:rsidR="00E81B66" w:rsidRDefault="00E81B66" w:rsidP="002911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174432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5DA6654" w14:textId="4D89A170" w:rsidR="008B5864" w:rsidRDefault="008B586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76E53D8" w14:textId="77777777" w:rsidR="008B5864" w:rsidRDefault="008B58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A6674B" w14:textId="77777777" w:rsidR="00E81B66" w:rsidRDefault="00E81B66" w:rsidP="00291105">
      <w:pPr>
        <w:spacing w:after="0" w:line="240" w:lineRule="auto"/>
      </w:pPr>
      <w:r>
        <w:separator/>
      </w:r>
    </w:p>
  </w:footnote>
  <w:footnote w:type="continuationSeparator" w:id="0">
    <w:p w14:paraId="1E8507D5" w14:textId="77777777" w:rsidR="00E81B66" w:rsidRDefault="00E81B66" w:rsidP="0029110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20A1DBF"/>
    <w:multiLevelType w:val="hybridMultilevel"/>
    <w:tmpl w:val="E3B64088"/>
    <w:lvl w:ilvl="0" w:tplc="ABCA08D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EE744AC"/>
    <w:multiLevelType w:val="hybridMultilevel"/>
    <w:tmpl w:val="66FC3C32"/>
    <w:lvl w:ilvl="0" w:tplc="C3A08D0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15246881">
    <w:abstractNumId w:val="1"/>
  </w:num>
  <w:num w:numId="2" w16cid:durableId="13279760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2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0054A"/>
    <w:rsid w:val="00011EA4"/>
    <w:rsid w:val="000A6CEF"/>
    <w:rsid w:val="000C1009"/>
    <w:rsid w:val="001257E8"/>
    <w:rsid w:val="00130B8B"/>
    <w:rsid w:val="00151725"/>
    <w:rsid w:val="001851F1"/>
    <w:rsid w:val="00195332"/>
    <w:rsid w:val="00197A31"/>
    <w:rsid w:val="001A5C60"/>
    <w:rsid w:val="001B377D"/>
    <w:rsid w:val="001E757D"/>
    <w:rsid w:val="0020054A"/>
    <w:rsid w:val="00205701"/>
    <w:rsid w:val="00207B08"/>
    <w:rsid w:val="002208E5"/>
    <w:rsid w:val="00221417"/>
    <w:rsid w:val="00233D2F"/>
    <w:rsid w:val="002345C7"/>
    <w:rsid w:val="002723AD"/>
    <w:rsid w:val="00287F24"/>
    <w:rsid w:val="00291105"/>
    <w:rsid w:val="003006FE"/>
    <w:rsid w:val="0030378C"/>
    <w:rsid w:val="00306075"/>
    <w:rsid w:val="00345F1F"/>
    <w:rsid w:val="0034758D"/>
    <w:rsid w:val="00351836"/>
    <w:rsid w:val="00396AB4"/>
    <w:rsid w:val="003D69AA"/>
    <w:rsid w:val="00413726"/>
    <w:rsid w:val="004244AB"/>
    <w:rsid w:val="004568D7"/>
    <w:rsid w:val="00474C04"/>
    <w:rsid w:val="004757C9"/>
    <w:rsid w:val="004926AF"/>
    <w:rsid w:val="004E0F90"/>
    <w:rsid w:val="005138C3"/>
    <w:rsid w:val="00560F79"/>
    <w:rsid w:val="0057571B"/>
    <w:rsid w:val="00583040"/>
    <w:rsid w:val="005A67AD"/>
    <w:rsid w:val="005B4526"/>
    <w:rsid w:val="005E0E51"/>
    <w:rsid w:val="005E36B4"/>
    <w:rsid w:val="006112AE"/>
    <w:rsid w:val="00641330"/>
    <w:rsid w:val="007022B4"/>
    <w:rsid w:val="0071510B"/>
    <w:rsid w:val="00771FEA"/>
    <w:rsid w:val="00780D30"/>
    <w:rsid w:val="0079075C"/>
    <w:rsid w:val="00791BD9"/>
    <w:rsid w:val="007C38DA"/>
    <w:rsid w:val="008030DC"/>
    <w:rsid w:val="008166FE"/>
    <w:rsid w:val="00850E28"/>
    <w:rsid w:val="00885570"/>
    <w:rsid w:val="008B50EA"/>
    <w:rsid w:val="008B5864"/>
    <w:rsid w:val="008C1FCD"/>
    <w:rsid w:val="008D110B"/>
    <w:rsid w:val="00914E35"/>
    <w:rsid w:val="00924E35"/>
    <w:rsid w:val="00927921"/>
    <w:rsid w:val="00946765"/>
    <w:rsid w:val="00950CD3"/>
    <w:rsid w:val="00954A43"/>
    <w:rsid w:val="009633F7"/>
    <w:rsid w:val="009669E9"/>
    <w:rsid w:val="00973DF9"/>
    <w:rsid w:val="009754CE"/>
    <w:rsid w:val="00987EB8"/>
    <w:rsid w:val="00A30675"/>
    <w:rsid w:val="00A30885"/>
    <w:rsid w:val="00A34CE9"/>
    <w:rsid w:val="00A36ACE"/>
    <w:rsid w:val="00A547E6"/>
    <w:rsid w:val="00AB6A8F"/>
    <w:rsid w:val="00AF6F99"/>
    <w:rsid w:val="00B1489E"/>
    <w:rsid w:val="00B556AC"/>
    <w:rsid w:val="00B56143"/>
    <w:rsid w:val="00B80F2F"/>
    <w:rsid w:val="00B93A39"/>
    <w:rsid w:val="00BF08D5"/>
    <w:rsid w:val="00BF270E"/>
    <w:rsid w:val="00BF573A"/>
    <w:rsid w:val="00C010E6"/>
    <w:rsid w:val="00C2503B"/>
    <w:rsid w:val="00C84072"/>
    <w:rsid w:val="00CA77C2"/>
    <w:rsid w:val="00CB1674"/>
    <w:rsid w:val="00CD1AE9"/>
    <w:rsid w:val="00CD283D"/>
    <w:rsid w:val="00D133D8"/>
    <w:rsid w:val="00D21CCE"/>
    <w:rsid w:val="00D51E59"/>
    <w:rsid w:val="00DE538C"/>
    <w:rsid w:val="00E1363C"/>
    <w:rsid w:val="00E20BE9"/>
    <w:rsid w:val="00E22D13"/>
    <w:rsid w:val="00E402A9"/>
    <w:rsid w:val="00E555A2"/>
    <w:rsid w:val="00E759F2"/>
    <w:rsid w:val="00E81B66"/>
    <w:rsid w:val="00EC3313"/>
    <w:rsid w:val="00EE4F2D"/>
    <w:rsid w:val="00F00B23"/>
    <w:rsid w:val="00F0190C"/>
    <w:rsid w:val="00F01CDC"/>
    <w:rsid w:val="00F213B7"/>
    <w:rsid w:val="00F273F6"/>
    <w:rsid w:val="00F615A1"/>
    <w:rsid w:val="00F81339"/>
    <w:rsid w:val="00F8686C"/>
    <w:rsid w:val="00F944A1"/>
    <w:rsid w:val="00FA0959"/>
    <w:rsid w:val="00FA4933"/>
    <w:rsid w:val="00FE4A94"/>
    <w:rsid w:val="00FF13D4"/>
    <w:rsid w:val="00FF25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A1BB9B2"/>
  <w15:chartTrackingRefBased/>
  <w15:docId w15:val="{9E942E52-7B1D-4B7A-81C2-52479D0AEB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87EB8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20054A"/>
    <w:pPr>
      <w:spacing w:after="0" w:line="240" w:lineRule="auto"/>
      <w:contextualSpacing/>
    </w:pPr>
    <w:rPr>
      <w:rFonts w:eastAsiaTheme="majorEastAsia" w:cstheme="majorBidi"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0054A"/>
    <w:rPr>
      <w:rFonts w:ascii="Times New Roman" w:eastAsiaTheme="majorEastAsia" w:hAnsi="Times New Roman" w:cstheme="majorBidi"/>
      <w:spacing w:val="-10"/>
      <w:kern w:val="28"/>
      <w:sz w:val="32"/>
      <w:szCs w:val="56"/>
    </w:rPr>
  </w:style>
  <w:style w:type="paragraph" w:styleId="ListParagraph">
    <w:name w:val="List Paragraph"/>
    <w:basedOn w:val="Normal"/>
    <w:uiPriority w:val="34"/>
    <w:qFormat/>
    <w:rsid w:val="00EC331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9110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1105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29110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91105"/>
    <w:rPr>
      <w:rFonts w:ascii="Times New Roman" w:hAnsi="Times New Roman"/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950CD3"/>
    <w:pPr>
      <w:spacing w:after="0"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583040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83040"/>
    <w:rPr>
      <w:color w:val="954F72"/>
      <w:u w:val="single"/>
    </w:rPr>
  </w:style>
  <w:style w:type="paragraph" w:customStyle="1" w:styleId="msonormal0">
    <w:name w:val="msonormal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font5">
    <w:name w:val="font5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color w:val="000000"/>
      <w:szCs w:val="24"/>
    </w:rPr>
  </w:style>
  <w:style w:type="paragraph" w:customStyle="1" w:styleId="xl65">
    <w:name w:val="xl65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b/>
      <w:bCs/>
      <w:szCs w:val="24"/>
    </w:rPr>
  </w:style>
  <w:style w:type="paragraph" w:customStyle="1" w:styleId="xl66">
    <w:name w:val="xl66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b/>
      <w:bCs/>
      <w:szCs w:val="24"/>
    </w:rPr>
  </w:style>
  <w:style w:type="paragraph" w:customStyle="1" w:styleId="xl67">
    <w:name w:val="xl67"/>
    <w:basedOn w:val="Normal"/>
    <w:rsid w:val="00583040"/>
    <w:pPr>
      <w:spacing w:before="100" w:beforeAutospacing="1" w:after="100" w:afterAutospacing="1" w:line="240" w:lineRule="auto"/>
      <w:jc w:val="center"/>
    </w:pPr>
    <w:rPr>
      <w:rFonts w:eastAsia="Times New Roman" w:cs="Times New Roman"/>
      <w:b/>
      <w:bCs/>
      <w:szCs w:val="24"/>
    </w:rPr>
  </w:style>
  <w:style w:type="paragraph" w:customStyle="1" w:styleId="xl68">
    <w:name w:val="xl68"/>
    <w:basedOn w:val="Normal"/>
    <w:rsid w:val="00583040"/>
    <w:pPr>
      <w:spacing w:before="100" w:beforeAutospacing="1" w:after="100" w:afterAutospacing="1" w:line="240" w:lineRule="auto"/>
      <w:jc w:val="center"/>
    </w:pPr>
    <w:rPr>
      <w:rFonts w:eastAsia="Times New Roman" w:cs="Times New Roman"/>
      <w:b/>
      <w:bCs/>
      <w:szCs w:val="24"/>
    </w:rPr>
  </w:style>
  <w:style w:type="paragraph" w:customStyle="1" w:styleId="xl69">
    <w:name w:val="xl69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xl70">
    <w:name w:val="xl70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xl71">
    <w:name w:val="xl71"/>
    <w:basedOn w:val="Normal"/>
    <w:rsid w:val="00583040"/>
    <w:pPr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</w:rPr>
  </w:style>
  <w:style w:type="paragraph" w:customStyle="1" w:styleId="xl72">
    <w:name w:val="xl72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xl73">
    <w:name w:val="xl73"/>
    <w:basedOn w:val="Normal"/>
    <w:rsid w:val="00583040"/>
    <w:pPr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</w:rPr>
  </w:style>
  <w:style w:type="paragraph" w:customStyle="1" w:styleId="xl74">
    <w:name w:val="xl74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color w:val="0563C1"/>
      <w:szCs w:val="24"/>
      <w:u w:val="single"/>
    </w:rPr>
  </w:style>
  <w:style w:type="paragraph" w:customStyle="1" w:styleId="xl75">
    <w:name w:val="xl75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xl76">
    <w:name w:val="xl76"/>
    <w:basedOn w:val="Normal"/>
    <w:rsid w:val="00583040"/>
    <w:pPr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</w:rPr>
  </w:style>
  <w:style w:type="paragraph" w:customStyle="1" w:styleId="xl77">
    <w:name w:val="xl77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color w:val="333333"/>
      <w:szCs w:val="24"/>
    </w:rPr>
  </w:style>
  <w:style w:type="paragraph" w:customStyle="1" w:styleId="xl78">
    <w:name w:val="xl78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xl79">
    <w:name w:val="xl79"/>
    <w:basedOn w:val="Normal"/>
    <w:rsid w:val="0058304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xl80">
    <w:name w:val="xl80"/>
    <w:basedOn w:val="Normal"/>
    <w:rsid w:val="00583040"/>
    <w:pPr>
      <w:spacing w:before="100" w:beforeAutospacing="1" w:after="100" w:afterAutospacing="1" w:line="240" w:lineRule="auto"/>
      <w:jc w:val="center"/>
    </w:pPr>
    <w:rPr>
      <w:rFonts w:eastAsia="Times New Roman" w:cs="Times New Roman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4568D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12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55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40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14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48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57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36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28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45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20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24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44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99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37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6073/pasta/ae6a8154bf0df6492a7358e19ee08fc6" TargetMode="External"/><Relationship Id="rId13" Type="http://schemas.openxmlformats.org/officeDocument/2006/relationships/hyperlink" Target="https://doi.org/10.6073/pasta/ae6a8154bf0df6492a7358e19ee08fc6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5281/zenodo.3588461" TargetMode="External"/><Relationship Id="rId12" Type="http://schemas.openxmlformats.org/officeDocument/2006/relationships/hyperlink" Target="https://doi.org/10.6073/pasta/ae6a8154bf0df6492a7358e19ee08fc6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6073/pasta/ae6a8154bf0df6492a7358e19ee08fc6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s://doi.org/10.6073/pasta/ae6a8154bf0df6492a7358e19ee08fc6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6073/pasta/ae6a8154bf0df6492a7358e19ee08fc6" TargetMode="External"/><Relationship Id="rId14" Type="http://schemas.openxmlformats.org/officeDocument/2006/relationships/hyperlink" Target="https://doi.org/10.1002/eap.188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8</TotalTime>
  <Pages>9</Pages>
  <Words>3307</Words>
  <Characters>17895</Characters>
  <Application>Microsoft Office Word</Application>
  <DocSecurity>0</DocSecurity>
  <Lines>559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lips, Claire - ARS</dc:creator>
  <cp:keywords/>
  <dc:description/>
  <cp:lastModifiedBy>Phillips, Claire - ARS</cp:lastModifiedBy>
  <cp:revision>6</cp:revision>
  <dcterms:created xsi:type="dcterms:W3CDTF">2022-10-18T20:15:00Z</dcterms:created>
  <dcterms:modified xsi:type="dcterms:W3CDTF">2022-10-18T2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6"&gt;&lt;session id="IxsyRAtN"/&gt;&lt;style id="http://www.zotero.org/styles/global-change-biology" hasBibliography="1" bibliographyStyleHasBeenSet="1"/&gt;&lt;prefs&gt;&lt;pref name="fieldType" value="Field"/&gt;&lt;/prefs&gt;&lt;/data&gt;</vt:lpwstr>
  </property>
</Properties>
</file>